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DE283D" w14:textId="77777777" w:rsidR="00AA528E" w:rsidRDefault="00AA528E" w:rsidP="00AA528E">
      <w:pPr>
        <w:pStyle w:val="NoSpacing"/>
        <w:jc w:val="center"/>
      </w:pPr>
    </w:p>
    <w:p w14:paraId="2FBA84B0" w14:textId="77777777" w:rsidR="00AA528E" w:rsidRDefault="00AA528E" w:rsidP="00AA528E">
      <w:pPr>
        <w:pStyle w:val="NoSpacing"/>
        <w:jc w:val="center"/>
      </w:pPr>
    </w:p>
    <w:p w14:paraId="218131E6" w14:textId="77777777" w:rsidR="00AA528E" w:rsidRDefault="00AA528E" w:rsidP="00AA528E">
      <w:pPr>
        <w:pStyle w:val="NoSpacing"/>
        <w:jc w:val="center"/>
      </w:pPr>
    </w:p>
    <w:sdt>
      <w:sdtPr>
        <w:alias w:val="Your Name:"/>
        <w:tag w:val="Your Name:"/>
        <w:id w:val="-686670367"/>
        <w:placeholder>
          <w:docPart w:val="A61FEFE49C694AEEB4EA0682B49C47BA"/>
        </w:placeholder>
        <w:temporary/>
        <w:showingPlcHdr/>
        <w15:appearance w15:val="hidden"/>
      </w:sdtPr>
      <w:sdtEndPr/>
      <w:sdtContent>
        <w:p w14:paraId="746415D9" w14:textId="77777777" w:rsidR="00F9444C" w:rsidRDefault="00836215" w:rsidP="00AA528E">
          <w:pPr>
            <w:pStyle w:val="NoSpacing"/>
            <w:jc w:val="center"/>
          </w:pPr>
          <w:r>
            <w:t>Your Name</w:t>
          </w:r>
        </w:p>
      </w:sdtContent>
    </w:sdt>
    <w:p w14:paraId="3EA7291B" w14:textId="77777777" w:rsidR="00E614DD" w:rsidRDefault="002A464F" w:rsidP="00AA528E">
      <w:pPr>
        <w:pStyle w:val="NoSpacing"/>
        <w:jc w:val="center"/>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2DE0D3A4" w14:textId="77777777" w:rsidR="00E614DD" w:rsidRDefault="002A464F" w:rsidP="00AA528E">
      <w:pPr>
        <w:pStyle w:val="NoSpacing"/>
        <w:jc w:val="center"/>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25240476" w14:textId="77777777" w:rsidR="00E614DD" w:rsidRDefault="002A464F" w:rsidP="00AA528E">
      <w:pPr>
        <w:pStyle w:val="NoSpacing"/>
        <w:jc w:val="center"/>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71CBDA16" w14:textId="77777777" w:rsidR="00AA528E" w:rsidRDefault="00AA528E" w:rsidP="00AA528E">
      <w:pPr>
        <w:suppressAutoHyphens w:val="0"/>
        <w:ind w:firstLine="0"/>
        <w:jc w:val="center"/>
        <w:rPr>
          <w:rFonts w:ascii="Times New Roman" w:hAnsi="Times New Roman" w:cs="Times New Roman"/>
          <w:color w:val="231F20"/>
        </w:rPr>
      </w:pPr>
    </w:p>
    <w:p w14:paraId="347A792D" w14:textId="77777777" w:rsidR="00AA528E" w:rsidRDefault="00AA528E" w:rsidP="00AA528E">
      <w:pPr>
        <w:suppressAutoHyphens w:val="0"/>
        <w:ind w:firstLine="0"/>
        <w:jc w:val="center"/>
        <w:rPr>
          <w:rFonts w:ascii="Times New Roman" w:hAnsi="Times New Roman" w:cs="Times New Roman"/>
          <w:color w:val="231F20"/>
        </w:rPr>
      </w:pPr>
    </w:p>
    <w:p w14:paraId="59877E80" w14:textId="77777777" w:rsidR="00AA528E" w:rsidRDefault="00AA528E" w:rsidP="00AA528E">
      <w:pPr>
        <w:suppressAutoHyphens w:val="0"/>
        <w:ind w:firstLine="0"/>
        <w:jc w:val="center"/>
        <w:rPr>
          <w:rFonts w:ascii="Times New Roman" w:hAnsi="Times New Roman" w:cs="Times New Roman"/>
          <w:color w:val="231F20"/>
        </w:rPr>
      </w:pPr>
    </w:p>
    <w:p w14:paraId="3E0CD575" w14:textId="77777777" w:rsidR="00AA528E" w:rsidRDefault="00AA528E" w:rsidP="00AA528E">
      <w:pPr>
        <w:suppressAutoHyphens w:val="0"/>
        <w:ind w:firstLine="0"/>
        <w:jc w:val="center"/>
        <w:rPr>
          <w:rFonts w:ascii="Times New Roman" w:hAnsi="Times New Roman" w:cs="Times New Roman"/>
          <w:color w:val="231F20"/>
        </w:rPr>
      </w:pPr>
    </w:p>
    <w:p w14:paraId="0D65C4FF" w14:textId="4C06AD7F" w:rsidR="00AA528E" w:rsidRPr="00AA528E" w:rsidRDefault="00AA528E" w:rsidP="00AA528E">
      <w:pPr>
        <w:suppressAutoHyphens w:val="0"/>
        <w:ind w:firstLine="0"/>
        <w:jc w:val="center"/>
        <w:rPr>
          <w:rFonts w:ascii="Times New Roman" w:hAnsi="Times New Roman" w:cs="Times New Roman"/>
          <w:b/>
          <w:bCs/>
          <w:color w:val="231F20"/>
        </w:rPr>
      </w:pPr>
      <w:r w:rsidRPr="00AA528E">
        <w:rPr>
          <w:rFonts w:ascii="Times New Roman" w:hAnsi="Times New Roman" w:cs="Times New Roman"/>
          <w:b/>
          <w:bCs/>
          <w:color w:val="231F20"/>
        </w:rPr>
        <w:t>Lake Havasu of Arizona</w:t>
      </w:r>
    </w:p>
    <w:p w14:paraId="144315CC" w14:textId="77777777" w:rsidR="00AA528E" w:rsidRDefault="00AA528E">
      <w:pPr>
        <w:suppressAutoHyphens w:val="0"/>
        <w:rPr>
          <w:rFonts w:ascii="Times New Roman" w:hAnsi="Times New Roman" w:cs="Times New Roman"/>
          <w:color w:val="231F20"/>
        </w:rPr>
      </w:pPr>
    </w:p>
    <w:p w14:paraId="6CA7FE8F" w14:textId="77777777" w:rsidR="00AA528E" w:rsidRDefault="00AA528E">
      <w:pPr>
        <w:suppressAutoHyphens w:val="0"/>
        <w:rPr>
          <w:rFonts w:ascii="Times New Roman" w:hAnsi="Times New Roman" w:cs="Times New Roman"/>
          <w:color w:val="231F20"/>
        </w:rPr>
      </w:pPr>
      <w:r>
        <w:rPr>
          <w:rFonts w:ascii="Times New Roman" w:hAnsi="Times New Roman" w:cs="Times New Roman"/>
          <w:color w:val="231F20"/>
        </w:rPr>
        <w:br w:type="page"/>
      </w:r>
    </w:p>
    <w:sdt>
      <w:sdtPr>
        <w:alias w:val="Your Name:"/>
        <w:tag w:val="Your Name:"/>
        <w:id w:val="420144179"/>
        <w:placeholder>
          <w:docPart w:val="F92AED477A7D471BA55BA623325447EB"/>
        </w:placeholder>
        <w:temporary/>
        <w:showingPlcHdr/>
        <w15:appearance w15:val="hidden"/>
      </w:sdtPr>
      <w:sdtEndPr/>
      <w:sdtContent>
        <w:p w14:paraId="03DDB0C9" w14:textId="77777777" w:rsidR="00AA528E" w:rsidRDefault="00AA528E" w:rsidP="00AA528E">
          <w:pPr>
            <w:pStyle w:val="NoSpacing"/>
          </w:pPr>
          <w:r>
            <w:t>Your Name</w:t>
          </w:r>
        </w:p>
      </w:sdtContent>
    </w:sdt>
    <w:p w14:paraId="6AD3B3CF" w14:textId="77777777" w:rsidR="00AA528E" w:rsidRDefault="002A464F" w:rsidP="00AA528E">
      <w:pPr>
        <w:pStyle w:val="NoSpacing"/>
      </w:pPr>
      <w:sdt>
        <w:sdtPr>
          <w:alias w:val="Instructor Name:"/>
          <w:tag w:val="Instructor Name:"/>
          <w:id w:val="-618982772"/>
          <w:placeholder>
            <w:docPart w:val="2940CE153C144B549D0CDE431FCCFE49"/>
          </w:placeholder>
          <w:temporary/>
          <w:showingPlcHdr/>
          <w15:appearance w15:val="hidden"/>
        </w:sdtPr>
        <w:sdtEndPr/>
        <w:sdtContent>
          <w:r w:rsidR="00AA528E">
            <w:t>Instructor Name</w:t>
          </w:r>
        </w:sdtContent>
      </w:sdt>
    </w:p>
    <w:p w14:paraId="56A5ED28" w14:textId="77777777" w:rsidR="00AA528E" w:rsidRDefault="002A464F" w:rsidP="00AA528E">
      <w:pPr>
        <w:pStyle w:val="NoSpacing"/>
      </w:pPr>
      <w:sdt>
        <w:sdtPr>
          <w:alias w:val="Course Number:"/>
          <w:tag w:val="Course Number:"/>
          <w:id w:val="-778254049"/>
          <w:placeholder>
            <w:docPart w:val="62C105A6D2474ADC895431A27CDE4BDB"/>
          </w:placeholder>
          <w:temporary/>
          <w:showingPlcHdr/>
          <w15:appearance w15:val="hidden"/>
        </w:sdtPr>
        <w:sdtEndPr/>
        <w:sdtContent>
          <w:r w:rsidR="00AA528E">
            <w:t>Course Number</w:t>
          </w:r>
        </w:sdtContent>
      </w:sdt>
    </w:p>
    <w:p w14:paraId="3687F32B" w14:textId="77777777" w:rsidR="00AA528E" w:rsidRDefault="002A464F" w:rsidP="00AA528E">
      <w:pPr>
        <w:pStyle w:val="NoSpacing"/>
      </w:pPr>
      <w:sdt>
        <w:sdtPr>
          <w:alias w:val="Date:"/>
          <w:tag w:val="Date:"/>
          <w:id w:val="296110509"/>
          <w:placeholder>
            <w:docPart w:val="4269DCA7230446BFBA0E0107A286FFC8"/>
          </w:placeholder>
          <w:temporary/>
          <w:showingPlcHdr/>
          <w15:appearance w15:val="hidden"/>
        </w:sdtPr>
        <w:sdtEndPr/>
        <w:sdtContent>
          <w:r w:rsidR="00AA528E">
            <w:t>Date</w:t>
          </w:r>
        </w:sdtContent>
      </w:sdt>
    </w:p>
    <w:p w14:paraId="18889815" w14:textId="77777777" w:rsidR="00AA528E" w:rsidRDefault="00AA528E" w:rsidP="003A5E6D">
      <w:pPr>
        <w:suppressAutoHyphens w:val="0"/>
        <w:ind w:firstLine="0"/>
        <w:jc w:val="center"/>
        <w:rPr>
          <w:rFonts w:ascii="Times New Roman" w:hAnsi="Times New Roman" w:cs="Times New Roman"/>
          <w:color w:val="231F20"/>
        </w:rPr>
      </w:pPr>
    </w:p>
    <w:p w14:paraId="4B3F20D7" w14:textId="35C52BD5" w:rsidR="000D29FE" w:rsidRDefault="00133693" w:rsidP="003A5E6D">
      <w:pPr>
        <w:suppressAutoHyphens w:val="0"/>
        <w:ind w:firstLine="0"/>
        <w:jc w:val="center"/>
        <w:rPr>
          <w:rFonts w:ascii="Times New Roman" w:hAnsi="Times New Roman" w:cs="Times New Roman"/>
          <w:color w:val="231F20"/>
        </w:rPr>
      </w:pPr>
      <w:bookmarkStart w:id="0" w:name="_GoBack"/>
      <w:bookmarkEnd w:id="0"/>
      <w:r>
        <w:rPr>
          <w:rFonts w:ascii="Times New Roman" w:hAnsi="Times New Roman" w:cs="Times New Roman"/>
          <w:color w:val="231F20"/>
        </w:rPr>
        <w:t>Lake Havasu of Arizona</w:t>
      </w:r>
    </w:p>
    <w:p w14:paraId="4FDBAF52" w14:textId="77777777" w:rsidR="00115069" w:rsidRDefault="00836215" w:rsidP="00115069">
      <w:pPr>
        <w:suppressAutoHyphens w:val="0"/>
        <w:ind w:firstLine="0"/>
        <w:rPr>
          <w:rFonts w:ascii="Times New Roman" w:hAnsi="Times New Roman" w:cs="Times New Roman"/>
          <w:b/>
          <w:color w:val="231F20"/>
        </w:rPr>
      </w:pPr>
      <w:r w:rsidRPr="00115069">
        <w:rPr>
          <w:rFonts w:ascii="Times New Roman" w:hAnsi="Times New Roman" w:cs="Times New Roman"/>
          <w:b/>
          <w:color w:val="231F20"/>
        </w:rPr>
        <w:t>Introduction</w:t>
      </w:r>
    </w:p>
    <w:p w14:paraId="39E1C71D" w14:textId="77777777" w:rsidR="0064263A" w:rsidRDefault="00836215" w:rsidP="0064263A">
      <w:pPr>
        <w:suppressAutoHyphens w:val="0"/>
        <w:ind w:firstLine="0"/>
      </w:pPr>
      <w:r>
        <w:rPr>
          <w:rFonts w:ascii="Times New Roman" w:hAnsi="Times New Roman" w:cs="Times New Roman"/>
          <w:b/>
          <w:color w:val="231F20"/>
        </w:rPr>
        <w:tab/>
      </w:r>
      <w:r w:rsidRPr="00133693">
        <w:rPr>
          <w:rFonts w:ascii="Times New Roman" w:hAnsi="Times New Roman" w:cs="Times New Roman"/>
          <w:color w:val="231F20"/>
        </w:rPr>
        <w:t xml:space="preserve">At the frontier among California and Arizona, Lake Havasu is a massive reservoir created by Parker Dam on the Colorado </w:t>
      </w:r>
      <w:r w:rsidR="00B72D91" w:rsidRPr="00133693">
        <w:rPr>
          <w:rFonts w:ascii="Times New Roman" w:hAnsi="Times New Roman" w:cs="Times New Roman"/>
          <w:color w:val="231F20"/>
        </w:rPr>
        <w:t>River</w:t>
      </w:r>
      <w:r w:rsidR="000304D4">
        <w:rPr>
          <w:rFonts w:ascii="Times New Roman" w:hAnsi="Times New Roman" w:cs="Times New Roman"/>
          <w:color w:val="231F20"/>
        </w:rPr>
        <w:t xml:space="preserve"> </w:t>
      </w:r>
      <w:r w:rsidR="000304D4">
        <w:rPr>
          <w:rFonts w:ascii="Times New Roman" w:hAnsi="Times New Roman" w:cs="Times New Roman"/>
          <w:color w:val="231F20"/>
        </w:rPr>
        <w:fldChar w:fldCharType="begin"/>
      </w:r>
      <w:r w:rsidR="000304D4">
        <w:rPr>
          <w:rFonts w:ascii="Times New Roman" w:hAnsi="Times New Roman" w:cs="Times New Roman"/>
          <w:color w:val="231F20"/>
        </w:rPr>
        <w:instrText xml:space="preserve"> ADDIN ZOTERO_ITEM CSL_CITATION {"citationID":"xax66D1N","properties":{"formattedCitation":"({\\i{}Lake Havasu, Arizona})","plainCitation":"(Lake Havasu, Arizona)","noteIndex":0},"citationItems":[{"id":14,"uris":["http://zotero.org/users/local/9FPdQOCJ/items/FX2RRDD3"],"uri":["http://zotero.org/users/local/9FPdQOCJ/items/FX2RRDD3"],"itemData":{"id":14,"type":"webpage","title":"Lake Havasu, Arizona","URL":"https://www.americansouthwest.net/arizona/lake-havasu/index.html","accessed":{"date-parts":[["2019",11,19]]}}}],"schema":"https://github.com/citation-style-language/schema/raw/master/csl-citation.json"} </w:instrText>
      </w:r>
      <w:r w:rsidR="000304D4">
        <w:rPr>
          <w:rFonts w:ascii="Times New Roman" w:hAnsi="Times New Roman" w:cs="Times New Roman"/>
          <w:color w:val="231F20"/>
        </w:rPr>
        <w:fldChar w:fldCharType="separate"/>
      </w:r>
      <w:r w:rsidR="000304D4" w:rsidRPr="000304D4">
        <w:rPr>
          <w:rFonts w:ascii="Times New Roman" w:hAnsi="Times New Roman" w:cs="Times New Roman"/>
        </w:rPr>
        <w:t>(</w:t>
      </w:r>
      <w:r w:rsidR="000304D4" w:rsidRPr="000304D4">
        <w:rPr>
          <w:rFonts w:ascii="Times New Roman" w:hAnsi="Times New Roman" w:cs="Times New Roman"/>
          <w:i/>
          <w:iCs/>
        </w:rPr>
        <w:t>Lake Havasu, Arizona</w:t>
      </w:r>
      <w:r w:rsidR="000304D4" w:rsidRPr="000304D4">
        <w:rPr>
          <w:rFonts w:ascii="Times New Roman" w:hAnsi="Times New Roman" w:cs="Times New Roman"/>
        </w:rPr>
        <w:t>)</w:t>
      </w:r>
      <w:r w:rsidR="000304D4">
        <w:rPr>
          <w:rFonts w:ascii="Times New Roman" w:hAnsi="Times New Roman" w:cs="Times New Roman"/>
          <w:color w:val="231F20"/>
        </w:rPr>
        <w:fldChar w:fldCharType="end"/>
      </w:r>
      <w:r w:rsidR="00B72D91" w:rsidRPr="00133693">
        <w:rPr>
          <w:rFonts w:ascii="Times New Roman" w:hAnsi="Times New Roman" w:cs="Times New Roman"/>
          <w:color w:val="231F20"/>
        </w:rPr>
        <w:t>.</w:t>
      </w:r>
      <w:r w:rsidR="00B72D91" w:rsidRPr="00B72D91">
        <w:rPr>
          <w:rFonts w:ascii="Times New Roman" w:hAnsi="Times New Roman" w:cs="Times New Roman"/>
          <w:color w:val="231F20"/>
        </w:rPr>
        <w:t xml:space="preserve"> The Parker Dam was established in 1938 in an unpopulated region of the Mojave Desert.</w:t>
      </w:r>
      <w:r w:rsidRPr="00133693">
        <w:rPr>
          <w:rFonts w:ascii="Times New Roman" w:hAnsi="Times New Roman" w:cs="Times New Roman"/>
          <w:color w:val="231F20"/>
        </w:rPr>
        <w:t xml:space="preserve"> The dam has </w:t>
      </w:r>
      <w:proofErr w:type="gramStart"/>
      <w:r w:rsidRPr="00133693">
        <w:rPr>
          <w:rFonts w:ascii="Times New Roman" w:hAnsi="Times New Roman" w:cs="Times New Roman"/>
          <w:color w:val="231F20"/>
        </w:rPr>
        <w:t>619,400 acre</w:t>
      </w:r>
      <w:proofErr w:type="gramEnd"/>
      <w:r w:rsidRPr="00133693">
        <w:rPr>
          <w:rFonts w:ascii="Times New Roman" w:hAnsi="Times New Roman" w:cs="Times New Roman"/>
          <w:color w:val="231F20"/>
        </w:rPr>
        <w:t xml:space="preserve"> (764,000,000 m3) storage. Throughout 1934 and 1938, the U.S. Bureau of Reclamation designed the reinforced bridge reservoir.</w:t>
      </w:r>
      <w:r w:rsidR="001F3492" w:rsidRPr="001F3492">
        <w:t xml:space="preserve"> </w:t>
      </w:r>
    </w:p>
    <w:p w14:paraId="25A073B6" w14:textId="77777777" w:rsidR="00DF1398" w:rsidRDefault="00836215" w:rsidP="0064263A">
      <w:pPr>
        <w:suppressAutoHyphens w:val="0"/>
        <w:rPr>
          <w:rFonts w:ascii="Times New Roman" w:hAnsi="Times New Roman" w:cs="Times New Roman"/>
          <w:color w:val="231F20"/>
        </w:rPr>
      </w:pPr>
      <w:r w:rsidRPr="001F3492">
        <w:rPr>
          <w:rFonts w:ascii="Times New Roman" w:hAnsi="Times New Roman" w:cs="Times New Roman"/>
          <w:color w:val="231F20"/>
        </w:rPr>
        <w:t xml:space="preserve">A primary role of the project is just to hold water to feed two switch-country waterways which are designated as the eastward Central Arizona Project Aqueduct and the Southern California Colorado River Aqueduct, except the farther north reservoirs predominantly intended to generate </w:t>
      </w:r>
      <w:r w:rsidR="0009146A" w:rsidRPr="001F3492">
        <w:rPr>
          <w:rFonts w:ascii="Times New Roman" w:hAnsi="Times New Roman" w:cs="Times New Roman"/>
          <w:color w:val="231F20"/>
        </w:rPr>
        <w:t>energy</w:t>
      </w:r>
      <w:r w:rsidR="000304D4">
        <w:rPr>
          <w:rFonts w:ascii="Times New Roman" w:hAnsi="Times New Roman" w:cs="Times New Roman"/>
          <w:color w:val="231F20"/>
        </w:rPr>
        <w:t xml:space="preserve"> </w:t>
      </w:r>
      <w:r w:rsidR="000304D4">
        <w:rPr>
          <w:rFonts w:ascii="Times New Roman" w:hAnsi="Times New Roman" w:cs="Times New Roman"/>
          <w:color w:val="231F20"/>
        </w:rPr>
        <w:fldChar w:fldCharType="begin"/>
      </w:r>
      <w:r w:rsidR="000304D4">
        <w:rPr>
          <w:rFonts w:ascii="Times New Roman" w:hAnsi="Times New Roman" w:cs="Times New Roman"/>
          <w:color w:val="231F20"/>
        </w:rPr>
        <w:instrText xml:space="preserve"> ADDIN ZOTERO_ITEM CSL_CITATION {"citationID":"onSnwdjM","properties":{"formattedCitation":"({\\i{}Lake Havasu, Arizona})","plainCitation":"(Lake Havasu, Arizona)","noteIndex":0},"citationItems":[{"id":14,"uris":["http://zotero.org/users/local/9FPdQOCJ/items/FX2RRDD3"],"uri":["http://zotero.org/users/local/9FPdQOCJ/items/FX2RRDD3"],"itemData":{"id":14,"type":"webpage","title":"Lake Havasu, Arizona","URL":"https://www.americansouthwest.net/arizona/lake-havasu/index.html","accessed":{"date-parts":[["2019",11,19]]}}}],"schema":"https://github.com/citation-style-language/schema/raw/master/csl-citation.json"} </w:instrText>
      </w:r>
      <w:r w:rsidR="000304D4">
        <w:rPr>
          <w:rFonts w:ascii="Times New Roman" w:hAnsi="Times New Roman" w:cs="Times New Roman"/>
          <w:color w:val="231F20"/>
        </w:rPr>
        <w:fldChar w:fldCharType="separate"/>
      </w:r>
      <w:r w:rsidR="000304D4" w:rsidRPr="000304D4">
        <w:rPr>
          <w:rFonts w:ascii="Times New Roman" w:hAnsi="Times New Roman" w:cs="Times New Roman"/>
        </w:rPr>
        <w:t>(</w:t>
      </w:r>
      <w:r w:rsidR="000304D4" w:rsidRPr="000304D4">
        <w:rPr>
          <w:rFonts w:ascii="Times New Roman" w:hAnsi="Times New Roman" w:cs="Times New Roman"/>
          <w:i/>
          <w:iCs/>
        </w:rPr>
        <w:t>Lake Havasu, Arizona</w:t>
      </w:r>
      <w:r w:rsidR="000304D4" w:rsidRPr="000304D4">
        <w:rPr>
          <w:rFonts w:ascii="Times New Roman" w:hAnsi="Times New Roman" w:cs="Times New Roman"/>
        </w:rPr>
        <w:t>)</w:t>
      </w:r>
      <w:r w:rsidR="000304D4">
        <w:rPr>
          <w:rFonts w:ascii="Times New Roman" w:hAnsi="Times New Roman" w:cs="Times New Roman"/>
          <w:color w:val="231F20"/>
        </w:rPr>
        <w:fldChar w:fldCharType="end"/>
      </w:r>
      <w:r w:rsidR="0009146A" w:rsidRPr="001F3492">
        <w:rPr>
          <w:rFonts w:ascii="Times New Roman" w:hAnsi="Times New Roman" w:cs="Times New Roman"/>
          <w:color w:val="231F20"/>
        </w:rPr>
        <w:t>.</w:t>
      </w:r>
      <w:r w:rsidR="0009146A">
        <w:rPr>
          <w:rFonts w:ascii="Times New Roman" w:hAnsi="Times New Roman" w:cs="Times New Roman"/>
          <w:color w:val="231F20"/>
        </w:rPr>
        <w:t xml:space="preserve"> </w:t>
      </w:r>
      <w:r w:rsidRPr="00DF1398">
        <w:rPr>
          <w:rFonts w:ascii="Times New Roman" w:hAnsi="Times New Roman" w:cs="Times New Roman"/>
          <w:color w:val="231F20"/>
        </w:rPr>
        <w:t>In the Central Arizona Project Aqueduct, Pumping Station known as Mark Wilmer pumps water. Whitsett Pumping Station is situated in the reservoir and for the Colorado River Aqueduct, it raises the water 291 feet. Gene Pumping Station is present on the south of Parker Dam which offers an extra boost of 303 feet to the reservoir. There are three more pumping systems in the Colorado River Aqueduct:</w:t>
      </w:r>
      <w:r>
        <w:rPr>
          <w:rFonts w:ascii="Times New Roman" w:hAnsi="Times New Roman" w:cs="Times New Roman"/>
          <w:color w:val="231F20"/>
        </w:rPr>
        <w:t xml:space="preserve"> Eagle Mountain which is 438 feet, iron Mountain which is measured as 144 feet and Julian Hinds measuring 441 feet. All of these contribute to the total life of about 1,617 feet</w:t>
      </w:r>
      <w:r w:rsidR="000304D4">
        <w:rPr>
          <w:rFonts w:ascii="Times New Roman" w:hAnsi="Times New Roman" w:cs="Times New Roman"/>
          <w:color w:val="231F20"/>
        </w:rPr>
        <w:t xml:space="preserve"> </w:t>
      </w:r>
      <w:r w:rsidR="000304D4">
        <w:rPr>
          <w:rFonts w:ascii="Times New Roman" w:hAnsi="Times New Roman" w:cs="Times New Roman"/>
          <w:color w:val="231F20"/>
        </w:rPr>
        <w:fldChar w:fldCharType="begin"/>
      </w:r>
      <w:r w:rsidR="000304D4">
        <w:rPr>
          <w:rFonts w:ascii="Times New Roman" w:hAnsi="Times New Roman" w:cs="Times New Roman"/>
          <w:color w:val="231F20"/>
        </w:rPr>
        <w:instrText xml:space="preserve"> ADDIN ZOTERO_ITEM CSL_CITATION {"citationID":"9JJK64TV","properties":{"formattedCitation":"(\\uc0\\u8220{}Lake Havasu\\uc0\\u8221{})","plainCitation":"(“Lake Havasu”)","noteIndex":0},"citationItems":[{"id":10,"uris":["http://zotero.org/users/local/9FPdQOCJ/items/8X6LV2WP"],"uri":["http://zotero.org/users/local/9FPdQOCJ/items/8X6LV2WP"],"itemData":{"id":10,"type":"entry-encyclopedia","title":"Lake Havasu","container-title":"Wikipedia","source":"Wikipedia","abstract":"Lake Havasu is a large reservoir formed by Parker Dam on the Colorado River, on the border between California and Arizona. Lake Havasu City sits on the lake's eastern shore. The reservoir has an available capacity of 619,400 acre feet (764,000,000 m3). The concrete arch dam was built by the United States Bureau of Reclamation between 1934 and 1938. The lake's primary purpose is to store water for pumping into two aqueducts. Prior to the dam construction, the area was home to the Mohave Indians. The lake was named (in 1939) after the Mojave word for blue. In the early 19th century, it was frequented by beaver trappers. Spaniards also began to mine the areas along the river.","URL":"https://en.wikipedia.org/w/index.php?title=Lake_Havasu&amp;oldid=917060147","note":"Page Version ID: 917060147","language":"en","issued":{"date-parts":[["2019",9,22]]},"accessed":{"date-parts":[["2019",11,19]]}}}],"schema":"https://github.com/citation-style-language/schema/raw/master/csl-citation.json"} </w:instrText>
      </w:r>
      <w:r w:rsidR="000304D4">
        <w:rPr>
          <w:rFonts w:ascii="Times New Roman" w:hAnsi="Times New Roman" w:cs="Times New Roman"/>
          <w:color w:val="231F20"/>
        </w:rPr>
        <w:fldChar w:fldCharType="separate"/>
      </w:r>
      <w:r w:rsidR="000304D4" w:rsidRPr="000304D4">
        <w:rPr>
          <w:rFonts w:ascii="Times New Roman" w:hAnsi="Times New Roman" w:cs="Times New Roman"/>
        </w:rPr>
        <w:t>(“Lake Havasu”)</w:t>
      </w:r>
      <w:r w:rsidR="000304D4">
        <w:rPr>
          <w:rFonts w:ascii="Times New Roman" w:hAnsi="Times New Roman" w:cs="Times New Roman"/>
          <w:color w:val="231F20"/>
        </w:rPr>
        <w:fldChar w:fldCharType="end"/>
      </w:r>
      <w:r>
        <w:rPr>
          <w:rFonts w:ascii="Times New Roman" w:hAnsi="Times New Roman" w:cs="Times New Roman"/>
          <w:color w:val="231F20"/>
        </w:rPr>
        <w:t>.</w:t>
      </w:r>
    </w:p>
    <w:p w14:paraId="1783CE3C" w14:textId="77777777" w:rsidR="0064263A" w:rsidRPr="000304D4" w:rsidRDefault="00836215" w:rsidP="000304D4">
      <w:pPr>
        <w:suppressAutoHyphens w:val="0"/>
        <w:rPr>
          <w:b/>
        </w:rPr>
      </w:pPr>
      <w:r>
        <w:rPr>
          <w:rFonts w:ascii="Times New Roman" w:hAnsi="Times New Roman" w:cs="Times New Roman"/>
          <w:color w:val="231F20"/>
        </w:rPr>
        <w:lastRenderedPageBreak/>
        <w:t xml:space="preserve">It was </w:t>
      </w:r>
      <w:r w:rsidRPr="007938AB">
        <w:rPr>
          <w:rFonts w:ascii="Times New Roman" w:hAnsi="Times New Roman" w:cs="Times New Roman"/>
          <w:color w:val="231F20"/>
        </w:rPr>
        <w:t>used to house Mohave Indians until the dam was designed</w:t>
      </w:r>
      <w:r>
        <w:t xml:space="preserve">. </w:t>
      </w:r>
      <w:r>
        <w:rPr>
          <w:rFonts w:ascii="Times New Roman" w:hAnsi="Times New Roman" w:cs="Times New Roman"/>
          <w:color w:val="231F20"/>
        </w:rPr>
        <w:t xml:space="preserve">In the year 1939, </w:t>
      </w:r>
      <w:r w:rsidRPr="007938AB">
        <w:rPr>
          <w:rFonts w:ascii="Times New Roman" w:hAnsi="Times New Roman" w:cs="Times New Roman"/>
          <w:color w:val="231F20"/>
        </w:rPr>
        <w:t>The Lake was designated following the initial Mojave term for turquoise</w:t>
      </w:r>
      <w:r w:rsidR="000304D4">
        <w:rPr>
          <w:rFonts w:ascii="Times New Roman" w:hAnsi="Times New Roman" w:cs="Times New Roman"/>
          <w:color w:val="231F20"/>
        </w:rPr>
        <w:t xml:space="preserve"> </w:t>
      </w:r>
      <w:r w:rsidR="000304D4">
        <w:rPr>
          <w:rFonts w:ascii="Times New Roman" w:hAnsi="Times New Roman" w:cs="Times New Roman"/>
          <w:color w:val="231F20"/>
        </w:rPr>
        <w:fldChar w:fldCharType="begin"/>
      </w:r>
      <w:r w:rsidR="000304D4">
        <w:rPr>
          <w:rFonts w:ascii="Times New Roman" w:hAnsi="Times New Roman" w:cs="Times New Roman"/>
          <w:color w:val="231F20"/>
        </w:rPr>
        <w:instrText xml:space="preserve"> ADDIN ZOTERO_ITEM CSL_CITATION {"citationID":"hPyfOKFD","properties":{"formattedCitation":"(Zott)","plainCitation":"(Zott)","noteIndex":0},"citationItems":[{"id":7,"uris":["http://zotero.org/users/local/9FPdQOCJ/items/JBU4ZIK7"],"uri":["http://zotero.org/users/local/9FPdQOCJ/items/JBU4ZIK7"],"itemData":{"id":7,"type":"webpage","title":"What's in a name: Lake Havasu City","container-title":"AZFamily","abstract":"Lake Havasu City began as just a vision of a tycoon in the 1960's and grew into one of Arizona's destination cities.","URL":"https://www.azfamily.com/lifestyle/whats_in_a_name/what-s-in-a-name-lake-havasu-city/article_c509368a-dbf9-11e9-905b-37a71ef110bf.html","title-short":"What's in a name","language":"en","author":[{"family":"Zott","given":"Eric"}],"accessed":{"date-parts":[["2019",11,19]]}}}],"schema":"https://github.com/citation-style-language/schema/raw/master/csl-citation.json"} </w:instrText>
      </w:r>
      <w:r w:rsidR="000304D4">
        <w:rPr>
          <w:rFonts w:ascii="Times New Roman" w:hAnsi="Times New Roman" w:cs="Times New Roman"/>
          <w:color w:val="231F20"/>
        </w:rPr>
        <w:fldChar w:fldCharType="separate"/>
      </w:r>
      <w:r w:rsidR="000304D4" w:rsidRPr="000304D4">
        <w:rPr>
          <w:rFonts w:ascii="Times New Roman" w:hAnsi="Times New Roman" w:cs="Times New Roman"/>
        </w:rPr>
        <w:t>(Zott)</w:t>
      </w:r>
      <w:r w:rsidR="000304D4">
        <w:rPr>
          <w:rFonts w:ascii="Times New Roman" w:hAnsi="Times New Roman" w:cs="Times New Roman"/>
          <w:color w:val="231F20"/>
        </w:rPr>
        <w:fldChar w:fldCharType="end"/>
      </w:r>
      <w:r>
        <w:rPr>
          <w:rFonts w:ascii="Times New Roman" w:hAnsi="Times New Roman" w:cs="Times New Roman"/>
          <w:color w:val="231F20"/>
        </w:rPr>
        <w:t>.</w:t>
      </w:r>
      <w:r w:rsidRPr="00A0352C">
        <w:rPr>
          <w:rFonts w:ascii="Times New Roman" w:hAnsi="Times New Roman" w:cs="Times New Roman"/>
          <w:color w:val="231F20"/>
        </w:rPr>
        <w:t xml:space="preserve"> The reservoir currently occupies thirty-five kilometers of the stream around the frontier of Arizona and California and is quite obscure for most of its size, surrounded by deep, rough, unpopulated hills, while highway 95 operates adjacent to the east side.</w:t>
      </w:r>
      <w:r w:rsidR="000304D4" w:rsidRPr="000304D4">
        <w:t xml:space="preserve"> </w:t>
      </w:r>
      <w:r w:rsidR="000304D4" w:rsidRPr="00690B00">
        <w:t xml:space="preserve">Two settlements at the edge of the lake offer different facilities: Lake Havasu City </w:t>
      </w:r>
      <w:r w:rsidR="000304D4">
        <w:t>c</w:t>
      </w:r>
      <w:r w:rsidR="000304D4" w:rsidRPr="00690B00">
        <w:t xml:space="preserve">overing the larger part while parker in the </w:t>
      </w:r>
      <w:r w:rsidR="009309FD">
        <w:t>S</w:t>
      </w:r>
      <w:r w:rsidR="000304D4" w:rsidRPr="00690B00">
        <w:t>outh close to the dam. </w:t>
      </w:r>
      <w:r w:rsidRPr="007938AB">
        <w:rPr>
          <w:rFonts w:ascii="Times New Roman" w:hAnsi="Times New Roman" w:cs="Times New Roman"/>
          <w:color w:val="231F20"/>
        </w:rPr>
        <w:t xml:space="preserve"> It was regularly visited by wombat </w:t>
      </w:r>
      <w:r>
        <w:rPr>
          <w:rFonts w:ascii="Times New Roman" w:hAnsi="Times New Roman" w:cs="Times New Roman"/>
          <w:color w:val="231F20"/>
        </w:rPr>
        <w:t xml:space="preserve">hunters </w:t>
      </w:r>
      <w:r w:rsidRPr="007938AB">
        <w:rPr>
          <w:rFonts w:ascii="Times New Roman" w:hAnsi="Times New Roman" w:cs="Times New Roman"/>
          <w:color w:val="231F20"/>
        </w:rPr>
        <w:t>earlier in the 19th century.</w:t>
      </w:r>
      <w:r w:rsidRPr="007938AB">
        <w:t xml:space="preserve"> </w:t>
      </w:r>
      <w:r w:rsidRPr="007938AB">
        <w:rPr>
          <w:rFonts w:ascii="Times New Roman" w:hAnsi="Times New Roman" w:cs="Times New Roman"/>
          <w:color w:val="231F20"/>
        </w:rPr>
        <w:t>Spanish people also began to explore the river-side regions.</w:t>
      </w:r>
      <w:r w:rsidRPr="00B72D91">
        <w:rPr>
          <w:rFonts w:ascii="Times New Roman" w:hAnsi="Times New Roman" w:cs="Times New Roman"/>
          <w:color w:val="231F20"/>
        </w:rPr>
        <w:t xml:space="preserve"> </w:t>
      </w:r>
      <w:r>
        <w:rPr>
          <w:rFonts w:ascii="Times New Roman" w:hAnsi="Times New Roman" w:cs="Times New Roman"/>
          <w:color w:val="231F20"/>
        </w:rPr>
        <w:t>Lake Havasu City</w:t>
      </w:r>
      <w:r w:rsidRPr="00133693">
        <w:rPr>
          <w:rFonts w:ascii="Times New Roman" w:hAnsi="Times New Roman" w:cs="Times New Roman"/>
          <w:color w:val="231F20"/>
        </w:rPr>
        <w:t xml:space="preserve"> is located on the southeastern edge of the lake</w:t>
      </w:r>
      <w:r>
        <w:rPr>
          <w:rFonts w:ascii="Times New Roman" w:hAnsi="Times New Roman" w:cs="Times New Roman"/>
          <w:color w:val="231F20"/>
        </w:rPr>
        <w:t>.</w:t>
      </w:r>
      <w:r>
        <w:t xml:space="preserve"> This paper will reflect in-depth some of the aspects of Lake Havasu in Arizona. </w:t>
      </w:r>
    </w:p>
    <w:p w14:paraId="368B815B" w14:textId="77777777" w:rsidR="00133693" w:rsidRPr="00115069" w:rsidRDefault="00836215" w:rsidP="00115069">
      <w:pPr>
        <w:suppressAutoHyphens w:val="0"/>
        <w:ind w:firstLine="0"/>
        <w:rPr>
          <w:rFonts w:ascii="Times New Roman" w:hAnsi="Times New Roman" w:cs="Times New Roman"/>
          <w:b/>
          <w:color w:val="231F20"/>
        </w:rPr>
      </w:pPr>
      <w:r>
        <w:rPr>
          <w:rFonts w:ascii="Times New Roman" w:hAnsi="Times New Roman" w:cs="Times New Roman"/>
          <w:b/>
          <w:color w:val="231F20"/>
        </w:rPr>
        <w:t>Lake Havasu City</w:t>
      </w:r>
    </w:p>
    <w:p w14:paraId="20EE4452" w14:textId="06430794" w:rsidR="00764F52" w:rsidRDefault="00836215" w:rsidP="0058596F">
      <w:r w:rsidRPr="007D0BD9">
        <w:t xml:space="preserve">The </w:t>
      </w:r>
      <w:r w:rsidR="00260E94" w:rsidRPr="007D0BD9">
        <w:t>Lake</w:t>
      </w:r>
      <w:r w:rsidRPr="007D0BD9">
        <w:t xml:space="preserve"> Havasu City is</w:t>
      </w:r>
      <w:r w:rsidR="00260E94" w:rsidRPr="007D0BD9">
        <w:t xml:space="preserve"> located in Mohave County, Arizona, United States</w:t>
      </w:r>
      <w:r>
        <w:t xml:space="preserve"> </w:t>
      </w:r>
      <w:r>
        <w:fldChar w:fldCharType="begin"/>
      </w:r>
      <w:r>
        <w:instrText xml:space="preserve"> ADDIN ZOTERO_ITEM CSL_CITATION {"citationID":"wOJ2lRFz","properties":{"formattedCitation":"(\\uc0\\u8220{}Lake Havasu City, Arizona\\uc0\\u8221{})","plainCitation":"(“Lake Havasu City, Arizona”)","noteIndex":0},"citationItems":[{"id":11,"uris":["http://zotero.org/users/local/9FPdQOCJ/items/MFPWS6XN"],"uri":["http://zotero.org/users/local/9FPdQOCJ/items/MFPWS6XN"],"itemData":{"id":11,"type":"entry-encyclopedia","title":"Lake Havasu City, Arizona","container-title":"Wikipedia","source":"Wikipedia","abstract":"Lake Havasu City is a city in Mohave County, Arizona, United States. According to 2010 census, the population of the city was 52,527 people.  It is served by Lake Havasu City Airport.  Lake Havasu City is geographically isolated from the other cities in Mohave County and is the southernmost community of the Las Vegas–Henderson, NV–AZ combined statistical area.","URL":"https://en.wikipedia.org/w/index.php?title=Lake_Havasu_City,_Arizona&amp;oldid=923003043","note":"Page Version ID: 923003043","language":"en","issued":{"date-parts":[["2019",10,25]]},"accessed":{"date-parts":[["2019",11,19]]}}}],"schema":"https://github.com/citation-style-language/schema/raw/master/csl-citation.json"} </w:instrText>
      </w:r>
      <w:r>
        <w:fldChar w:fldCharType="separate"/>
      </w:r>
      <w:r w:rsidRPr="00764F52">
        <w:rPr>
          <w:rFonts w:ascii="Times New Roman" w:hAnsi="Times New Roman" w:cs="Times New Roman"/>
        </w:rPr>
        <w:t>(“Lake Havasu City, Arizona”)</w:t>
      </w:r>
      <w:r>
        <w:fldChar w:fldCharType="end"/>
      </w:r>
      <w:r w:rsidRPr="007D0BD9">
        <w:t>. During the census of 2010, the population was recorded to be 52, 527</w:t>
      </w:r>
      <w:r w:rsidR="00FD2BB7">
        <w:t xml:space="preserve">. As of 2017, it has increased </w:t>
      </w:r>
      <w:r w:rsidR="00894C21">
        <w:t>up to</w:t>
      </w:r>
      <w:r w:rsidR="00FD2BB7">
        <w:t xml:space="preserve"> 53,463 contributing towards </w:t>
      </w:r>
      <w:r w:rsidR="008C17CF">
        <w:t>an escalation of 0.763 percent.</w:t>
      </w:r>
      <w:r>
        <w:t xml:space="preserve"> </w:t>
      </w:r>
      <w:r>
        <w:fldChar w:fldCharType="begin"/>
      </w:r>
      <w:r>
        <w:instrText xml:space="preserve"> ADDIN ZOTERO_ITEM CSL_CITATION {"citationID":"ByZq8tZv","properties":{"formattedCitation":"({\\i{}Lake Havasu City, AZ | Data USA})","plainCitation":"(Lake Havasu City, AZ | Data USA)","noteIndex":0},"citationItems":[{"id":8,"uris":["http://zotero.org/users/local/9FPdQOCJ/items/3BUM5XDP"],"uri":["http://zotero.org/users/local/9FPdQOCJ/items/3BUM5XDP"],"itemData":{"id":8,"type":"webpage","title":"Lake Havasu City, AZ | Data USA","abstract":"In 2017, Lake Havasu City, AZ had a population of 53.5k people with a median age of 53.1 and a median household income of $47,424. Between 2016 and 2017 the population of Lake Havasu City, AZ grew from 53,058 to 53,463, a 0.763% increase and its median household income grew from $44,376 to $47,424, a 6.87% increase.","URL":"https://datausa.io/profile/geo/lake-havasu-city-az/","language":"canon","accessed":{"date-parts":[["2019",11,19]]}}}],"schema":"https://github.com/citation-style-language/schema/raw/master/csl-citation.json"} </w:instrText>
      </w:r>
      <w:r>
        <w:fldChar w:fldCharType="separate"/>
      </w:r>
      <w:r w:rsidRPr="00764F52">
        <w:rPr>
          <w:rFonts w:ascii="Times New Roman" w:hAnsi="Times New Roman" w:cs="Times New Roman"/>
        </w:rPr>
        <w:t>(</w:t>
      </w:r>
      <w:r w:rsidRPr="00764F52">
        <w:rPr>
          <w:rFonts w:ascii="Times New Roman" w:hAnsi="Times New Roman" w:cs="Times New Roman"/>
          <w:i/>
          <w:iCs/>
        </w:rPr>
        <w:t>Lake Havasu City, AZ | Data USA</w:t>
      </w:r>
      <w:r w:rsidRPr="00764F52">
        <w:rPr>
          <w:rFonts w:ascii="Times New Roman" w:hAnsi="Times New Roman" w:cs="Times New Roman"/>
        </w:rPr>
        <w:t>)</w:t>
      </w:r>
      <w:r>
        <w:fldChar w:fldCharType="end"/>
      </w:r>
      <w:r w:rsidR="00894C21">
        <w:t>.</w:t>
      </w:r>
      <w:r w:rsidR="00894C21" w:rsidRPr="007D0BD9">
        <w:t xml:space="preserve"> </w:t>
      </w:r>
      <w:r w:rsidR="008C17CF">
        <w:t>L</w:t>
      </w:r>
      <w:r w:rsidR="0026487F" w:rsidRPr="007D0BD9">
        <w:t xml:space="preserve">as Vegas- Henderson, NV- AZ combined statistical area incorporates the Lake Havasu City as a southernmost community which is quite isolated from the other cities in Mohave County. </w:t>
      </w:r>
      <w:r w:rsidR="007D0BD9" w:rsidRPr="007D0BD9">
        <w:t xml:space="preserve">The city corresponds to </w:t>
      </w:r>
      <w:hyperlink r:id="rId8" w:history="1">
        <w:r w:rsidR="007D0BD9" w:rsidRPr="007D0BD9">
          <w:rPr>
            <w:rStyle w:val="Hyperlink"/>
            <w:color w:val="auto"/>
            <w:u w:val="none"/>
          </w:rPr>
          <w:t>34°29′24″N</w:t>
        </w:r>
        <w:r w:rsidR="007D0BD9">
          <w:rPr>
            <w:rStyle w:val="Hyperlink"/>
            <w:color w:val="auto"/>
            <w:u w:val="none"/>
          </w:rPr>
          <w:t xml:space="preserve"> longitude and </w:t>
        </w:r>
        <w:r w:rsidR="007D0BD9" w:rsidRPr="007D0BD9">
          <w:rPr>
            <w:rStyle w:val="Hyperlink"/>
            <w:color w:val="auto"/>
            <w:u w:val="none"/>
          </w:rPr>
          <w:t>114°18′32″W</w:t>
        </w:r>
      </w:hyperlink>
      <w:r w:rsidR="007D0BD9">
        <w:t xml:space="preserve"> latitude. United States Census </w:t>
      </w:r>
      <w:r w:rsidR="00C16243">
        <w:t>B</w:t>
      </w:r>
      <w:r w:rsidR="007D0BD9">
        <w:t>ureau has estimated the total area of 112km</w:t>
      </w:r>
      <w:r w:rsidR="00C16243" w:rsidRPr="00C16243">
        <w:rPr>
          <w:vertAlign w:val="superscript"/>
        </w:rPr>
        <w:t>2</w:t>
      </w:r>
      <w:r>
        <w:t>. An area of 111 km2 is occupied by land</w:t>
      </w:r>
      <w:r w:rsidR="00C16243">
        <w:t xml:space="preserve"> while the remaining 0.10 km2 constitute water. </w:t>
      </w:r>
    </w:p>
    <w:p w14:paraId="6FBFC378" w14:textId="77777777" w:rsidR="004A2274" w:rsidRDefault="00836215" w:rsidP="0058596F">
      <w:r>
        <w:t xml:space="preserve">The </w:t>
      </w:r>
      <w:r w:rsidR="00894C21">
        <w:t>ethnic composition of the Lake H</w:t>
      </w:r>
      <w:r>
        <w:t>avasu City is almost 81.8 pe</w:t>
      </w:r>
      <w:r w:rsidR="00894C21">
        <w:t>r</w:t>
      </w:r>
      <w:r>
        <w:t xml:space="preserve">cent white, 15.1 percent Latino and 1.07 percent Asian.  Among the total population, about 95 percent </w:t>
      </w:r>
      <w:r w:rsidR="00764F52">
        <w:t>are the citizens of America</w:t>
      </w:r>
      <w:r>
        <w:t xml:space="preserve">. The national </w:t>
      </w:r>
      <w:r w:rsidR="00894C21">
        <w:t>language of Lake Havas</w:t>
      </w:r>
      <w:r>
        <w:t>u City is English</w:t>
      </w:r>
      <w:r w:rsidR="009309FD">
        <w:t>;</w:t>
      </w:r>
      <w:r>
        <w:t xml:space="preserve"> which is spoken </w:t>
      </w:r>
      <w:r w:rsidR="00894C21">
        <w:t xml:space="preserve">by most of the citizens. However, there is no proper census on how many of the total population speaks the non-English language. </w:t>
      </w:r>
      <w:r w:rsidR="00FC753E">
        <w:t xml:space="preserve">The median age of the population is estimated at 53.1 with the </w:t>
      </w:r>
      <w:r w:rsidR="00FC753E">
        <w:lastRenderedPageBreak/>
        <w:t>average household income of about 47,424 dollars</w:t>
      </w:r>
      <w:r w:rsidR="00764F52">
        <w:t xml:space="preserve"> </w:t>
      </w:r>
      <w:r w:rsidR="00764F52">
        <w:fldChar w:fldCharType="begin"/>
      </w:r>
      <w:r w:rsidR="00764F52">
        <w:instrText xml:space="preserve"> ADDIN ZOTERO_ITEM CSL_CITATION {"citationID":"860m5BIu","properties":{"formattedCitation":"({\\i{}Lake Havasu City, AZ | Data USA})","plainCitation":"(Lake Havasu City, AZ | Data USA)","noteIndex":0},"citationItems":[{"id":8,"uris":["http://zotero.org/users/local/9FPdQOCJ/items/3BUM5XDP"],"uri":["http://zotero.org/users/local/9FPdQOCJ/items/3BUM5XDP"],"itemData":{"id":8,"type":"webpage","title":"Lake Havasu City, AZ | Data USA","abstract":"In 2017, Lake Havasu City, AZ had a population of 53.5k people with a median age of 53.1 and a median household income of $47,424. Between 2016 and 2017 the population of Lake Havasu City, AZ grew from 53,058 to 53,463, a 0.763% increase and its median household income grew from $44,376 to $47,424, a 6.87% increase.","URL":"https://datausa.io/profile/geo/lake-havasu-city-az/","language":"canon","accessed":{"date-parts":[["2019",11,19]]}}}],"schema":"https://github.com/citation-style-language/schema/raw/master/csl-citation.json"} </w:instrText>
      </w:r>
      <w:r w:rsidR="00764F52">
        <w:fldChar w:fldCharType="separate"/>
      </w:r>
      <w:r w:rsidR="00764F52" w:rsidRPr="00764F52">
        <w:rPr>
          <w:rFonts w:ascii="Times New Roman" w:hAnsi="Times New Roman" w:cs="Times New Roman"/>
        </w:rPr>
        <w:t>(</w:t>
      </w:r>
      <w:r w:rsidR="00764F52" w:rsidRPr="00764F52">
        <w:rPr>
          <w:rFonts w:ascii="Times New Roman" w:hAnsi="Times New Roman" w:cs="Times New Roman"/>
          <w:i/>
          <w:iCs/>
        </w:rPr>
        <w:t>Lake Havasu City, AZ | Data USA</w:t>
      </w:r>
      <w:r w:rsidR="00764F52" w:rsidRPr="00764F52">
        <w:rPr>
          <w:rFonts w:ascii="Times New Roman" w:hAnsi="Times New Roman" w:cs="Times New Roman"/>
        </w:rPr>
        <w:t>)</w:t>
      </w:r>
      <w:r w:rsidR="00764F52">
        <w:fldChar w:fldCharType="end"/>
      </w:r>
      <w:r w:rsidR="00FC753E">
        <w:t xml:space="preserve">. </w:t>
      </w:r>
      <w:r w:rsidR="007B3567">
        <w:t xml:space="preserve">By 2017, the poverty rate has recorded to be 11.4 percent. </w:t>
      </w:r>
      <w:r w:rsidR="00E8762B">
        <w:t xml:space="preserve">According to the </w:t>
      </w:r>
      <w:r w:rsidR="009309FD">
        <w:t>Relocate America</w:t>
      </w:r>
      <w:r w:rsidR="00E8762B">
        <w:t>, Lake Havasu City has characterized as one of the top 100 places to settle in the United St</w:t>
      </w:r>
      <w:r w:rsidR="00764F52">
        <w:t xml:space="preserve">ates </w:t>
      </w:r>
      <w:r w:rsidR="00764F52">
        <w:fldChar w:fldCharType="begin"/>
      </w:r>
      <w:r w:rsidR="00764F52">
        <w:instrText xml:space="preserve"> ADDIN ZOTERO_ITEM CSL_CITATION {"citationID":"d1FvHB8d","properties":{"formattedCitation":"({\\i{}Lake Havasu City | Arizona, United States | Britannica})","plainCitation":"(Lake Havasu City | Arizona, United States | Britannica)","noteIndex":0},"citationItems":[{"id":21,"uris":["http://zotero.org/users/local/9FPdQOCJ/items/27L9KD6V"],"uri":["http://zotero.org/users/local/9FPdQOCJ/items/27L9KD6V"],"itemData":{"id":21,"type":"webpage","title":"Lake Havasu City | Arizona, United States | Britannica","URL":"https://www.britannica.com/place/Lake-Havasu-City","accessed":{"date-parts":[["2019",11,19]]}}}],"schema":"https://github.com/citation-style-language/schema/raw/master/csl-citation.json"} </w:instrText>
      </w:r>
      <w:r w:rsidR="00764F52">
        <w:fldChar w:fldCharType="separate"/>
      </w:r>
      <w:r w:rsidR="00764F52" w:rsidRPr="00764F52">
        <w:rPr>
          <w:rFonts w:ascii="Times New Roman" w:hAnsi="Times New Roman" w:cs="Times New Roman"/>
        </w:rPr>
        <w:t>(</w:t>
      </w:r>
      <w:r w:rsidR="00764F52" w:rsidRPr="00764F52">
        <w:rPr>
          <w:rFonts w:ascii="Times New Roman" w:hAnsi="Times New Roman" w:cs="Times New Roman"/>
          <w:i/>
          <w:iCs/>
        </w:rPr>
        <w:t>Lake Havasu City | Arizona, United States | Britannica</w:t>
      </w:r>
      <w:r w:rsidR="00764F52" w:rsidRPr="00764F52">
        <w:rPr>
          <w:rFonts w:ascii="Times New Roman" w:hAnsi="Times New Roman" w:cs="Times New Roman"/>
        </w:rPr>
        <w:t>)</w:t>
      </w:r>
      <w:r w:rsidR="00764F52">
        <w:fldChar w:fldCharType="end"/>
      </w:r>
      <w:r w:rsidR="00764F52">
        <w:t>.</w:t>
      </w:r>
      <w:r w:rsidR="00E8762B">
        <w:t xml:space="preserve"> Moreover, CNN has also considered the city as one of the to</w:t>
      </w:r>
      <w:r w:rsidR="00764F52">
        <w:t>p retirement cities in America.</w:t>
      </w:r>
      <w:r w:rsidR="00764F52">
        <w:fldChar w:fldCharType="begin"/>
      </w:r>
      <w:r w:rsidR="00764F52">
        <w:instrText xml:space="preserve"> ADDIN ZOTERO_ITEM CSL_CITATION {"citationID":"Q25v3E9C","properties":{"formattedCitation":"(\\uc0\\u8220{}Lake Havasu City, Arizona\\uc0\\u8221{})","plainCitation":"(“Lake Havasu City, Arizona”)","noteIndex":0},"citationItems":[{"id":11,"uris":["http://zotero.org/users/local/9FPdQOCJ/items/MFPWS6XN"],"uri":["http://zotero.org/users/local/9FPdQOCJ/items/MFPWS6XN"],"itemData":{"id":11,"type":"entry-encyclopedia","title":"Lake Havasu City, Arizona","container-title":"Wikipedia","source":"Wikipedia","abstract":"Lake Havasu City is a city in Mohave County, Arizona, United States. According to 2010 census, the population of the city was 52,527 people.  It is served by Lake Havasu City Airport.  Lake Havasu City is geographically isolated from the other cities in Mohave County and is the southernmost community of the Las Vegas–Henderson, NV–AZ combined statistical area.","URL":"https://en.wikipedia.org/w/index.php?title=Lake_Havasu_City,_Arizona&amp;oldid=923003043","note":"Page Version ID: 923003043","language":"en","issued":{"date-parts":[["2019",10,25]]},"accessed":{"date-parts":[["2019",11,19]]}}}],"schema":"https://github.com/citation-style-language/schema/raw/master/csl-citation.json"} </w:instrText>
      </w:r>
      <w:r w:rsidR="00764F52">
        <w:fldChar w:fldCharType="separate"/>
      </w:r>
      <w:r w:rsidR="00764F52" w:rsidRPr="00764F52">
        <w:rPr>
          <w:rFonts w:ascii="Times New Roman" w:hAnsi="Times New Roman" w:cs="Times New Roman"/>
        </w:rPr>
        <w:t xml:space="preserve"> ("Lake Havasu City, Arizona")</w:t>
      </w:r>
      <w:r w:rsidR="00764F52">
        <w:fldChar w:fldCharType="end"/>
      </w:r>
      <w:r w:rsidR="00764F52">
        <w:t>.</w:t>
      </w:r>
      <w:r w:rsidR="002771E5">
        <w:t>The Climate of Lake Havasu City is mainly a hot d</w:t>
      </w:r>
      <w:r w:rsidR="00764F52">
        <w:t>esert for most of the years.</w:t>
      </w:r>
      <w:r w:rsidR="002771E5">
        <w:t xml:space="preserve"> According to the </w:t>
      </w:r>
      <w:r w:rsidR="00D1385E">
        <w:t>statistics, Lake H</w:t>
      </w:r>
      <w:r w:rsidR="002771E5">
        <w:t xml:space="preserve">avasu was recorded to have the </w:t>
      </w:r>
      <w:r w:rsidR="00D1385E">
        <w:t>highest</w:t>
      </w:r>
      <w:r w:rsidR="002771E5">
        <w:t xml:space="preserve"> temperature of 128</w:t>
      </w:r>
      <w:r w:rsidR="00D1385E">
        <w:rPr>
          <w:rFonts w:cstheme="minorHAnsi"/>
        </w:rPr>
        <w:t>°</w:t>
      </w:r>
      <w:r w:rsidR="00D1385E">
        <w:t xml:space="preserve"> Fahrenheit in the history of Arizona Climate</w:t>
      </w:r>
      <w:r w:rsidR="00555DCC">
        <w:t xml:space="preserve"> </w:t>
      </w:r>
    </w:p>
    <w:p w14:paraId="2ABACFF3" w14:textId="77777777" w:rsidR="0052146D" w:rsidRDefault="00836215" w:rsidP="0064263A">
      <w:pPr>
        <w:rPr>
          <w:rFonts w:cstheme="minorHAnsi"/>
          <w:color w:val="222222"/>
          <w:shd w:val="clear" w:color="auto" w:fill="FFFFFF"/>
        </w:rPr>
      </w:pPr>
      <w:r w:rsidRPr="005739D4">
        <w:t>The</w:t>
      </w:r>
      <w:r>
        <w:t xml:space="preserve"> city was initially developed as" Sit Six" at an Army Air Corps rest camp. The shores of Lake Havasu were long ago inhabited by the militants during World </w:t>
      </w:r>
      <w:r w:rsidR="00750A4E">
        <w:t>War</w:t>
      </w:r>
      <w:r>
        <w:t xml:space="preserve"> II. </w:t>
      </w:r>
      <w:r w:rsidR="007D1968">
        <w:t>In the year 1930, the Parker Dam was built on the Colorado River which manifests the commencement of Lake Havasu</w:t>
      </w:r>
      <w:r w:rsidR="00764F52">
        <w:t xml:space="preserve"> </w:t>
      </w:r>
      <w:r w:rsidR="00764F52">
        <w:fldChar w:fldCharType="begin"/>
      </w:r>
      <w:r w:rsidR="00764F52">
        <w:instrText xml:space="preserve"> ADDIN ZOTERO_ITEM CSL_CITATION {"citationID":"bYgz1uQd","properties":{"formattedCitation":"(Zott)","plainCitation":"(Zott)","noteIndex":0},"citationItems":[{"id":7,"uris":["http://zotero.org/users/local/9FPdQOCJ/items/JBU4ZIK7"],"uri":["http://zotero.org/users/local/9FPdQOCJ/items/JBU4ZIK7"],"itemData":{"id":7,"type":"webpage","title":"What's in a name: Lake Havasu City","container-title":"AZFamily","abstract":"Lake Havasu City began as just a vision of a tycoon in the 1960's and grew into one of Arizona's destination cities.","URL":"https://www.azfamily.com/lifestyle/whats_in_a_name/what-s-in-a-name-lake-havasu-city/article_c509368a-dbf9-11e9-905b-37a71ef110bf.html","title-short":"What's in a name","language":"en","author":[{"family":"Zott","given":"Eric"}],"accessed":{"date-parts":[["2019",11,19]]}}}],"schema":"https://github.com/citation-style-language/schema/raw/master/csl-citation.json"} </w:instrText>
      </w:r>
      <w:r w:rsidR="00764F52">
        <w:fldChar w:fldCharType="separate"/>
      </w:r>
      <w:r w:rsidR="00764F52" w:rsidRPr="00764F52">
        <w:rPr>
          <w:rFonts w:ascii="Times New Roman" w:hAnsi="Times New Roman" w:cs="Times New Roman"/>
        </w:rPr>
        <w:t>(Zott)</w:t>
      </w:r>
      <w:r w:rsidR="00764F52">
        <w:fldChar w:fldCharType="end"/>
      </w:r>
      <w:r w:rsidR="007D1968">
        <w:t>. At the beginning of the year 1940s, the lake was full.</w:t>
      </w:r>
      <w:r w:rsidR="008D48AF">
        <w:t xml:space="preserve"> A businessman named Robert P. McCulloch who</w:t>
      </w:r>
      <w:r w:rsidR="00F327A8">
        <w:t xml:space="preserve"> dealt with outboard motors showed extreme interest </w:t>
      </w:r>
      <w:r w:rsidR="008D48AF">
        <w:t>in the lake</w:t>
      </w:r>
      <w:r w:rsidR="00764F52">
        <w:t xml:space="preserve"> while flying above it.</w:t>
      </w:r>
      <w:r w:rsidR="008D48AF">
        <w:t xml:space="preserve"> </w:t>
      </w:r>
      <w:r w:rsidR="00750A4E">
        <w:t xml:space="preserve">In the year 1958, the land incorporated on the east side of the lake mainly Pittsburgh </w:t>
      </w:r>
      <w:r w:rsidR="007D1968">
        <w:t xml:space="preserve">point </w:t>
      </w:r>
      <w:r w:rsidR="00750A4E">
        <w:t xml:space="preserve">was </w:t>
      </w:r>
      <w:r>
        <w:t>acquired</w:t>
      </w:r>
      <w:r w:rsidR="00F327A8">
        <w:t xml:space="preserve"> by him</w:t>
      </w:r>
      <w:r w:rsidR="00750A4E">
        <w:t>. It was the area of 13.57 km</w:t>
      </w:r>
      <w:r w:rsidR="00750A4E" w:rsidRPr="00750A4E">
        <w:rPr>
          <w:vertAlign w:val="superscript"/>
        </w:rPr>
        <w:t>2</w:t>
      </w:r>
      <w:r w:rsidR="007D1968">
        <w:rPr>
          <w:vertAlign w:val="superscript"/>
        </w:rPr>
        <w:t xml:space="preserve"> </w:t>
      </w:r>
      <w:r w:rsidR="007D1968">
        <w:t>which was ultimately transmuted</w:t>
      </w:r>
      <w:r>
        <w:t xml:space="preserve"> into an </w:t>
      </w:r>
      <w:r w:rsidR="007E2814">
        <w:t>island.</w:t>
      </w:r>
      <w:r w:rsidR="007E2814" w:rsidRPr="006258A6">
        <w:t xml:space="preserve"> Because</w:t>
      </w:r>
      <w:r w:rsidR="006258A6" w:rsidRPr="006258A6">
        <w:t xml:space="preserve"> of the support of the architect. C.V. Wood, Disneyland's chief developer, McCulloch's dream for a reservoir community was finally realized. </w:t>
      </w:r>
      <w:r>
        <w:t xml:space="preserve">It almost took 4 years of planning and management for properties of McCulloch to purchase the area surrounding the main lake i.e. 13000 acres.  Eventually, it was established into the </w:t>
      </w:r>
      <w:r w:rsidRPr="0052146D">
        <w:rPr>
          <w:rFonts w:cstheme="minorHAnsi"/>
        </w:rPr>
        <w:t>Lake Havasu City on 30</w:t>
      </w:r>
      <w:r w:rsidRPr="0052146D">
        <w:rPr>
          <w:rFonts w:cstheme="minorHAnsi"/>
          <w:vertAlign w:val="superscript"/>
        </w:rPr>
        <w:t>th</w:t>
      </w:r>
      <w:r w:rsidRPr="0052146D">
        <w:rPr>
          <w:rFonts w:cstheme="minorHAnsi"/>
        </w:rPr>
        <w:t xml:space="preserve"> September 1963. </w:t>
      </w:r>
      <w:r w:rsidRPr="0052146D">
        <w:rPr>
          <w:rFonts w:cstheme="minorHAnsi"/>
          <w:color w:val="222222"/>
          <w:shd w:val="clear" w:color="auto" w:fill="FFFFFF"/>
        </w:rPr>
        <w:t>Lake Havasu Irrigation and Drainage District made it a permissible entity by a resolution pa</w:t>
      </w:r>
      <w:r w:rsidR="006C5070">
        <w:rPr>
          <w:rFonts w:cstheme="minorHAnsi"/>
          <w:color w:val="222222"/>
          <w:shd w:val="clear" w:color="auto" w:fill="FFFFFF"/>
        </w:rPr>
        <w:t>ssed by Mohave County Board of S</w:t>
      </w:r>
      <w:r w:rsidRPr="0052146D">
        <w:rPr>
          <w:rFonts w:cstheme="minorHAnsi"/>
          <w:color w:val="222222"/>
          <w:shd w:val="clear" w:color="auto" w:fill="FFFFFF"/>
        </w:rPr>
        <w:t xml:space="preserve">upervisors. </w:t>
      </w:r>
      <w:r w:rsidR="002F562C">
        <w:rPr>
          <w:rFonts w:cstheme="minorHAnsi"/>
          <w:color w:val="222222"/>
          <w:shd w:val="clear" w:color="auto" w:fill="FFFFFF"/>
        </w:rPr>
        <w:t>It was inaugurated in the year 1978</w:t>
      </w:r>
      <w:r w:rsidR="00764F52">
        <w:rPr>
          <w:rFonts w:cstheme="minorHAnsi"/>
          <w:color w:val="222222"/>
          <w:shd w:val="clear" w:color="auto" w:fill="FFFFFF"/>
        </w:rPr>
        <w:t xml:space="preserve"> </w:t>
      </w:r>
      <w:r w:rsidR="00764F52">
        <w:rPr>
          <w:rFonts w:cstheme="minorHAnsi"/>
          <w:color w:val="222222"/>
          <w:shd w:val="clear" w:color="auto" w:fill="FFFFFF"/>
        </w:rPr>
        <w:fldChar w:fldCharType="begin"/>
      </w:r>
      <w:r w:rsidR="00764F52">
        <w:rPr>
          <w:rFonts w:cstheme="minorHAnsi"/>
          <w:color w:val="222222"/>
          <w:shd w:val="clear" w:color="auto" w:fill="FFFFFF"/>
        </w:rPr>
        <w:instrText xml:space="preserve"> ADDIN ZOTERO_ITEM CSL_CITATION {"citationID":"Oi11orwc","properties":{"formattedCitation":"(Wildfang)","plainCitation":"(Wildfang)","noteIndex":0},"citationItems":[{"id":12,"uris":["http://zotero.org/users/local/9FPdQOCJ/items/KMT3XP4D"],"uri":["http://zotero.org/users/local/9FPdQOCJ/items/KMT3XP4D"],"itemData":{"id":12,"type":"book","title":"Lake Havasu City","publisher":"Arcadia Publishing","number-of-pages":"132","source":"Google Books","abstract":"Founded in 1964 as a planned community, Lake Havasu City is nestled amid craggy desert peaks on the Colorado River in western Arizona. Perhaps best known as the American home of the famous London Bridge--moved to town, piece by piece, in 1971 and painstakingly reconstructed--Lake Havasu City was first home to natives of the Mohave and Chemehuevi tribes. Steamboats plying the waters of the Colorado, mining interests in the region, and the construction of Parker Dam, which resulted in the 45-mile-long Lake Havasu, all played important roles in the development of this unique community. Today, the city's more than 50,000 residents and 2.5 million annual visitors enjoy myriad recreational opportunities in this desert oasis,  as well as a historical legacy unlike any other.","ISBN":"978-0-7385-3012-3","note":"Google-Books-ID: t_5bdQIrEzQC","language":"en","author":[{"family":"Wildfang","given":"Frederic B."}],"issued":{"date-parts":[["2005"]]}}}],"schema":"https://github.com/citation-style-language/schema/raw/master/csl-citation.json"} </w:instrText>
      </w:r>
      <w:r w:rsidR="00764F52">
        <w:rPr>
          <w:rFonts w:cstheme="minorHAnsi"/>
          <w:color w:val="222222"/>
          <w:shd w:val="clear" w:color="auto" w:fill="FFFFFF"/>
        </w:rPr>
        <w:fldChar w:fldCharType="separate"/>
      </w:r>
      <w:r w:rsidR="00764F52" w:rsidRPr="00764F52">
        <w:rPr>
          <w:rFonts w:ascii="Times New Roman" w:hAnsi="Times New Roman" w:cs="Times New Roman"/>
        </w:rPr>
        <w:t>(Wildfang)</w:t>
      </w:r>
      <w:r w:rsidR="00764F52">
        <w:rPr>
          <w:rFonts w:cstheme="minorHAnsi"/>
          <w:color w:val="222222"/>
          <w:shd w:val="clear" w:color="auto" w:fill="FFFFFF"/>
        </w:rPr>
        <w:fldChar w:fldCharType="end"/>
      </w:r>
      <w:r w:rsidR="002F562C">
        <w:rPr>
          <w:rFonts w:cstheme="minorHAnsi"/>
          <w:color w:val="222222"/>
          <w:shd w:val="clear" w:color="auto" w:fill="FFFFFF"/>
        </w:rPr>
        <w:t xml:space="preserve">. </w:t>
      </w:r>
      <w:r w:rsidR="009F346E">
        <w:rPr>
          <w:rFonts w:cstheme="minorHAnsi"/>
          <w:color w:val="222222"/>
          <w:shd w:val="clear" w:color="auto" w:fill="FFFFFF"/>
        </w:rPr>
        <w:t xml:space="preserve"> </w:t>
      </w:r>
    </w:p>
    <w:p w14:paraId="5BC872C5" w14:textId="77777777" w:rsidR="00690B00" w:rsidRDefault="00836215" w:rsidP="00690B00">
      <w:pPr>
        <w:ind w:firstLine="0"/>
        <w:rPr>
          <w:rFonts w:cstheme="minorHAnsi"/>
          <w:b/>
          <w:color w:val="222222"/>
          <w:shd w:val="clear" w:color="auto" w:fill="FFFFFF"/>
        </w:rPr>
      </w:pPr>
      <w:r w:rsidRPr="00690B00">
        <w:rPr>
          <w:rFonts w:cstheme="minorHAnsi"/>
          <w:b/>
          <w:color w:val="222222"/>
          <w:shd w:val="clear" w:color="auto" w:fill="FFFFFF"/>
        </w:rPr>
        <w:t>Highway 95</w:t>
      </w:r>
    </w:p>
    <w:p w14:paraId="33E7D312" w14:textId="77777777" w:rsidR="00AD7632" w:rsidRDefault="00836215" w:rsidP="00690B00">
      <w:pPr>
        <w:ind w:firstLine="0"/>
      </w:pPr>
      <w:r>
        <w:rPr>
          <w:rFonts w:cstheme="minorHAnsi"/>
          <w:b/>
          <w:color w:val="222222"/>
          <w:shd w:val="clear" w:color="auto" w:fill="FFFFFF"/>
        </w:rPr>
        <w:lastRenderedPageBreak/>
        <w:tab/>
      </w:r>
      <w:r w:rsidR="00B2657C" w:rsidRPr="00B2657C">
        <w:rPr>
          <w:rFonts w:cstheme="minorHAnsi"/>
          <w:color w:val="222222"/>
          <w:shd w:val="clear" w:color="auto" w:fill="FFFFFF"/>
        </w:rPr>
        <w:t>By the California end, the Parker Dam can be examined through a short, 15m route which begins at the Parker, or more conveniently by the west through a small road that converges off </w:t>
      </w:r>
      <w:r w:rsidR="00764F52">
        <w:rPr>
          <w:rFonts w:cstheme="minorHAnsi"/>
          <w:color w:val="222222"/>
          <w:shd w:val="clear" w:color="auto" w:fill="FFFFFF"/>
        </w:rPr>
        <w:t xml:space="preserve">at </w:t>
      </w:r>
      <w:r w:rsidR="00B2657C" w:rsidRPr="00B2657C">
        <w:rPr>
          <w:rFonts w:cstheme="minorHAnsi"/>
          <w:color w:val="222222"/>
          <w:shd w:val="clear" w:color="auto" w:fill="FFFFFF"/>
        </w:rPr>
        <w:t>Arizona 95. A reinforced structure barrier is 320 feet in height, but most of it is submerged and reaches a certain length underneath the lake bed because of the requirement to support the bases in sedimentary rock</w:t>
      </w:r>
      <w:r w:rsidR="00764F52">
        <w:rPr>
          <w:rFonts w:cstheme="minorHAnsi"/>
          <w:color w:val="222222"/>
          <w:shd w:val="clear" w:color="auto" w:fill="FFFFFF"/>
        </w:rPr>
        <w:t xml:space="preserve"> </w:t>
      </w:r>
      <w:r w:rsidR="00764F52">
        <w:rPr>
          <w:rFonts w:cstheme="minorHAnsi"/>
          <w:color w:val="222222"/>
          <w:shd w:val="clear" w:color="auto" w:fill="FFFFFF"/>
        </w:rPr>
        <w:fldChar w:fldCharType="begin"/>
      </w:r>
      <w:r w:rsidR="00764F52">
        <w:rPr>
          <w:rFonts w:cstheme="minorHAnsi"/>
          <w:color w:val="222222"/>
          <w:shd w:val="clear" w:color="auto" w:fill="FFFFFF"/>
        </w:rPr>
        <w:instrText xml:space="preserve"> ADDIN ZOTERO_ITEM CSL_CITATION {"citationID":"AO1UyKND","properties":{"formattedCitation":"({\\i{}Lake Havasu, Arizona})","plainCitation":"(Lake Havasu, Arizona)","noteIndex":0},"citationItems":[{"id":14,"uris":["http://zotero.org/users/local/9FPdQOCJ/items/FX2RRDD3"],"uri":["http://zotero.org/users/local/9FPdQOCJ/items/FX2RRDD3"],"itemData":{"id":14,"type":"webpage","title":"Lake Havasu, Arizona","URL":"https://www.americansouthwest.net/arizona/lake-havasu/index.html","accessed":{"date-parts":[["2019",11,19]]}}}],"schema":"https://github.com/citation-style-language/schema/raw/master/csl-citation.json"} </w:instrText>
      </w:r>
      <w:r w:rsidR="00764F52">
        <w:rPr>
          <w:rFonts w:cstheme="minorHAnsi"/>
          <w:color w:val="222222"/>
          <w:shd w:val="clear" w:color="auto" w:fill="FFFFFF"/>
        </w:rPr>
        <w:fldChar w:fldCharType="separate"/>
      </w:r>
      <w:r w:rsidR="00764F52" w:rsidRPr="00764F52">
        <w:rPr>
          <w:rFonts w:ascii="Times New Roman" w:hAnsi="Times New Roman" w:cs="Times New Roman"/>
        </w:rPr>
        <w:t>(</w:t>
      </w:r>
      <w:r w:rsidR="00764F52" w:rsidRPr="00764F52">
        <w:rPr>
          <w:rFonts w:ascii="Times New Roman" w:hAnsi="Times New Roman" w:cs="Times New Roman"/>
          <w:i/>
          <w:iCs/>
        </w:rPr>
        <w:t>Lake Havasu, Arizona</w:t>
      </w:r>
      <w:r w:rsidR="00764F52" w:rsidRPr="00764F52">
        <w:rPr>
          <w:rFonts w:ascii="Times New Roman" w:hAnsi="Times New Roman" w:cs="Times New Roman"/>
        </w:rPr>
        <w:t>)</w:t>
      </w:r>
      <w:r w:rsidR="00764F52">
        <w:rPr>
          <w:rFonts w:cstheme="minorHAnsi"/>
          <w:color w:val="222222"/>
          <w:shd w:val="clear" w:color="auto" w:fill="FFFFFF"/>
        </w:rPr>
        <w:fldChar w:fldCharType="end"/>
      </w:r>
      <w:r w:rsidR="00B2657C" w:rsidRPr="00B2657C">
        <w:rPr>
          <w:rFonts w:cstheme="minorHAnsi"/>
          <w:color w:val="222222"/>
          <w:shd w:val="clear" w:color="auto" w:fill="FFFFFF"/>
        </w:rPr>
        <w:t>.</w:t>
      </w:r>
      <w:r w:rsidR="00B55A8B" w:rsidRPr="00B55A8B">
        <w:t xml:space="preserve"> </w:t>
      </w:r>
    </w:p>
    <w:p w14:paraId="5F993BC5" w14:textId="77777777" w:rsidR="00AD7632" w:rsidRDefault="00836215" w:rsidP="00AD7632">
      <w:r w:rsidRPr="00B55A8B">
        <w:rPr>
          <w:rFonts w:cstheme="minorHAnsi"/>
          <w:color w:val="222222"/>
          <w:shd w:val="clear" w:color="auto" w:fill="FFFFFF"/>
        </w:rPr>
        <w:t xml:space="preserve">Outside of </w:t>
      </w:r>
      <w:proofErr w:type="gramStart"/>
      <w:r w:rsidRPr="00B55A8B">
        <w:rPr>
          <w:rFonts w:cstheme="minorHAnsi"/>
          <w:color w:val="222222"/>
          <w:shd w:val="clear" w:color="auto" w:fill="FFFFFF"/>
        </w:rPr>
        <w:t>a the</w:t>
      </w:r>
      <w:proofErr w:type="gramEnd"/>
      <w:r w:rsidRPr="00B55A8B">
        <w:rPr>
          <w:rFonts w:cstheme="minorHAnsi"/>
          <w:color w:val="222222"/>
          <w:shd w:val="clear" w:color="auto" w:fill="FFFFFF"/>
        </w:rPr>
        <w:t xml:space="preserve"> reservoir as well as the neighboring destination of Havasu Falls, Highway 95 stretches for many kilometers straight through the lakefront, wrapping throughout the broad basin created by Bill Williams River and running through many sceneries that enable clear, exposed viewpoints of the blue waters, surrounded with rough light-brown mountains.</w:t>
      </w:r>
      <w:r w:rsidRPr="00B55A8B">
        <w:t xml:space="preserve"> </w:t>
      </w:r>
      <w:r w:rsidRPr="00B55A8B">
        <w:rPr>
          <w:rFonts w:cstheme="minorHAnsi"/>
          <w:color w:val="222222"/>
          <w:shd w:val="clear" w:color="auto" w:fill="FFFFFF"/>
        </w:rPr>
        <w:t>Upon making a cross for a lake that passes via a narrow strip of high, lush green scrubland at the convergence, the patch pulls away from the reservoir and for almost 17 miles remains entirely off a view till it approaches Lake Havasu City.</w:t>
      </w:r>
      <w:r w:rsidR="007315EA" w:rsidRPr="007315EA">
        <w:t xml:space="preserve"> </w:t>
      </w:r>
    </w:p>
    <w:p w14:paraId="1496D36E" w14:textId="77777777" w:rsidR="00AD7632" w:rsidRDefault="00836215" w:rsidP="00AD7632">
      <w:pPr>
        <w:rPr>
          <w:rFonts w:cstheme="minorHAnsi"/>
          <w:color w:val="222222"/>
          <w:shd w:val="clear" w:color="auto" w:fill="FFFFFF"/>
        </w:rPr>
      </w:pPr>
      <w:r w:rsidRPr="007315EA">
        <w:rPr>
          <w:rFonts w:cstheme="minorHAnsi"/>
          <w:color w:val="222222"/>
          <w:shd w:val="clear" w:color="auto" w:fill="FFFFFF"/>
        </w:rPr>
        <w:t>There is only 1 primary coastline entry point in this section, at Cattail Cove State Park, that has a shore, sixty-one campground spots, beaver pond, patio and a small track</w:t>
      </w:r>
      <w:r w:rsidR="00764F52">
        <w:rPr>
          <w:rFonts w:cstheme="minorHAnsi"/>
          <w:color w:val="222222"/>
          <w:shd w:val="clear" w:color="auto" w:fill="FFFFFF"/>
        </w:rPr>
        <w:t xml:space="preserve"> </w:t>
      </w:r>
      <w:r w:rsidR="00764F52">
        <w:rPr>
          <w:rFonts w:cstheme="minorHAnsi"/>
          <w:color w:val="222222"/>
          <w:shd w:val="clear" w:color="auto" w:fill="FFFFFF"/>
        </w:rPr>
        <w:fldChar w:fldCharType="begin"/>
      </w:r>
      <w:r w:rsidR="00764F52">
        <w:rPr>
          <w:rFonts w:cstheme="minorHAnsi"/>
          <w:color w:val="222222"/>
          <w:shd w:val="clear" w:color="auto" w:fill="FFFFFF"/>
        </w:rPr>
        <w:instrText xml:space="preserve"> ADDIN ZOTERO_ITEM CSL_CITATION {"citationID":"0ir4X5Y0","properties":{"formattedCitation":"({\\i{}Lake Havasu, Arizona})","plainCitation":"(Lake Havasu, Arizona)","noteIndex":0},"citationItems":[{"id":14,"uris":["http://zotero.org/users/local/9FPdQOCJ/items/FX2RRDD3"],"uri":["http://zotero.org/users/local/9FPdQOCJ/items/FX2RRDD3"],"itemData":{"id":14,"type":"webpage","title":"Lake Havasu, Arizona","URL":"https://www.americansouthwest.net/arizona/lake-havasu/index.html","accessed":{"date-parts":[["2019",11,19]]}}}],"schema":"https://github.com/citation-style-language/schema/raw/master/csl-citation.json"} </w:instrText>
      </w:r>
      <w:r w:rsidR="00764F52">
        <w:rPr>
          <w:rFonts w:cstheme="minorHAnsi"/>
          <w:color w:val="222222"/>
          <w:shd w:val="clear" w:color="auto" w:fill="FFFFFF"/>
        </w:rPr>
        <w:fldChar w:fldCharType="separate"/>
      </w:r>
      <w:r w:rsidR="00764F52" w:rsidRPr="00764F52">
        <w:rPr>
          <w:rFonts w:ascii="Times New Roman" w:hAnsi="Times New Roman" w:cs="Times New Roman"/>
        </w:rPr>
        <w:t>(</w:t>
      </w:r>
      <w:r w:rsidR="00764F52" w:rsidRPr="00764F52">
        <w:rPr>
          <w:rFonts w:ascii="Times New Roman" w:hAnsi="Times New Roman" w:cs="Times New Roman"/>
          <w:i/>
          <w:iCs/>
        </w:rPr>
        <w:t>Lake Havasu, Arizona</w:t>
      </w:r>
      <w:r w:rsidR="00764F52" w:rsidRPr="00764F52">
        <w:rPr>
          <w:rFonts w:ascii="Times New Roman" w:hAnsi="Times New Roman" w:cs="Times New Roman"/>
        </w:rPr>
        <w:t>)</w:t>
      </w:r>
      <w:r w:rsidR="00764F52">
        <w:rPr>
          <w:rFonts w:cstheme="minorHAnsi"/>
          <w:color w:val="222222"/>
          <w:shd w:val="clear" w:color="auto" w:fill="FFFFFF"/>
        </w:rPr>
        <w:fldChar w:fldCharType="end"/>
      </w:r>
      <w:r w:rsidRPr="007315EA">
        <w:rPr>
          <w:rFonts w:cstheme="minorHAnsi"/>
          <w:color w:val="222222"/>
          <w:shd w:val="clear" w:color="auto" w:fill="FFFFFF"/>
        </w:rPr>
        <w:t>.</w:t>
      </w:r>
      <w:r w:rsidR="005735C0" w:rsidRPr="005735C0">
        <w:t xml:space="preserve"> </w:t>
      </w:r>
      <w:r w:rsidR="005735C0" w:rsidRPr="005735C0">
        <w:rPr>
          <w:rFonts w:cstheme="minorHAnsi"/>
          <w:color w:val="222222"/>
          <w:shd w:val="clear" w:color="auto" w:fill="FFFFFF"/>
        </w:rPr>
        <w:t xml:space="preserve">Northern side of it now, almost all of the coastline, as well as few miles of the mountains surrounding the reservoir are part of </w:t>
      </w:r>
      <w:proofErr w:type="gramStart"/>
      <w:r w:rsidR="005735C0" w:rsidRPr="005735C0">
        <w:rPr>
          <w:rFonts w:cstheme="minorHAnsi"/>
          <w:color w:val="222222"/>
          <w:shd w:val="clear" w:color="auto" w:fill="FFFFFF"/>
        </w:rPr>
        <w:t>the  Lake</w:t>
      </w:r>
      <w:proofErr w:type="gramEnd"/>
      <w:r w:rsidR="005735C0" w:rsidRPr="005735C0">
        <w:rPr>
          <w:rFonts w:cstheme="minorHAnsi"/>
          <w:color w:val="222222"/>
          <w:shd w:val="clear" w:color="auto" w:fill="FFFFFF"/>
        </w:rPr>
        <w:t xml:space="preserve"> Havasu State Park's southern section, although accessibility is restricted only a couple rugged trails.</w:t>
      </w:r>
    </w:p>
    <w:p w14:paraId="7939D4C9" w14:textId="77777777" w:rsidR="00690B00" w:rsidRDefault="00836215" w:rsidP="00AD7632">
      <w:pPr>
        <w:rPr>
          <w:rFonts w:cstheme="minorHAnsi"/>
          <w:color w:val="222222"/>
          <w:shd w:val="clear" w:color="auto" w:fill="FFFFFF"/>
        </w:rPr>
      </w:pPr>
      <w:r w:rsidRPr="005735C0">
        <w:rPr>
          <w:rFonts w:cstheme="minorHAnsi"/>
          <w:color w:val="222222"/>
          <w:shd w:val="clear" w:color="auto" w:fill="FFFFFF"/>
        </w:rPr>
        <w:t>On the other side, proceeding six miles of the coastline is finished developing across the area, including resorts, campsite</w:t>
      </w:r>
      <w:r>
        <w:rPr>
          <w:rFonts w:cstheme="minorHAnsi"/>
          <w:color w:val="222222"/>
          <w:shd w:val="clear" w:color="auto" w:fill="FFFFFF"/>
        </w:rPr>
        <w:t xml:space="preserve">s, walkways, jetties, and so on which </w:t>
      </w:r>
      <w:r w:rsidRPr="005735C0">
        <w:rPr>
          <w:rFonts w:cstheme="minorHAnsi"/>
          <w:color w:val="222222"/>
          <w:shd w:val="clear" w:color="auto" w:fill="FFFFFF"/>
        </w:rPr>
        <w:t>are even more elusive because the 95th highway bends eastward.</w:t>
      </w:r>
      <w:r w:rsidR="006044CD" w:rsidRPr="006044CD">
        <w:t xml:space="preserve"> </w:t>
      </w:r>
      <w:r w:rsidR="006044CD" w:rsidRPr="006044CD">
        <w:rPr>
          <w:rFonts w:cstheme="minorHAnsi"/>
          <w:color w:val="222222"/>
          <w:shd w:val="clear" w:color="auto" w:fill="FFFFFF"/>
        </w:rPr>
        <w:t>Just 2 areas can be accessed by a public street-Havasu Lake City and Black Meadow Landing</w:t>
      </w:r>
      <w:r w:rsidR="00764F52">
        <w:rPr>
          <w:rFonts w:cstheme="minorHAnsi"/>
          <w:color w:val="222222"/>
          <w:shd w:val="clear" w:color="auto" w:fill="FFFFFF"/>
        </w:rPr>
        <w:t xml:space="preserve"> </w:t>
      </w:r>
      <w:r w:rsidR="00764F52">
        <w:rPr>
          <w:rFonts w:cstheme="minorHAnsi"/>
          <w:color w:val="222222"/>
          <w:shd w:val="clear" w:color="auto" w:fill="FFFFFF"/>
        </w:rPr>
        <w:fldChar w:fldCharType="begin"/>
      </w:r>
      <w:r w:rsidR="00764F52">
        <w:rPr>
          <w:rFonts w:cstheme="minorHAnsi"/>
          <w:color w:val="222222"/>
          <w:shd w:val="clear" w:color="auto" w:fill="FFFFFF"/>
        </w:rPr>
        <w:instrText xml:space="preserve"> ADDIN ZOTERO_ITEM CSL_CITATION {"citationID":"8E5wpMbw","properties":{"formattedCitation":"({\\i{}Lake Havasu, Arizona})","plainCitation":"(Lake Havasu, Arizona)","noteIndex":0},"citationItems":[{"id":14,"uris":["http://zotero.org/users/local/9FPdQOCJ/items/FX2RRDD3"],"uri":["http://zotero.org/users/local/9FPdQOCJ/items/FX2RRDD3"],"itemData":{"id":14,"type":"webpage","title":"Lake Havasu, Arizona","URL":"https://www.americansouthwest.net/arizona/lake-havasu/index.html","accessed":{"date-parts":[["2019",11,19]]}}}],"schema":"https://github.com/citation-style-language/schema/raw/master/csl-citation.json"} </w:instrText>
      </w:r>
      <w:r w:rsidR="00764F52">
        <w:rPr>
          <w:rFonts w:cstheme="minorHAnsi"/>
          <w:color w:val="222222"/>
          <w:shd w:val="clear" w:color="auto" w:fill="FFFFFF"/>
        </w:rPr>
        <w:fldChar w:fldCharType="separate"/>
      </w:r>
      <w:r w:rsidR="00764F52" w:rsidRPr="00764F52">
        <w:rPr>
          <w:rFonts w:ascii="Times New Roman" w:hAnsi="Times New Roman" w:cs="Times New Roman"/>
        </w:rPr>
        <w:t>(</w:t>
      </w:r>
      <w:r w:rsidR="00764F52" w:rsidRPr="00764F52">
        <w:rPr>
          <w:rFonts w:ascii="Times New Roman" w:hAnsi="Times New Roman" w:cs="Times New Roman"/>
          <w:i/>
          <w:iCs/>
        </w:rPr>
        <w:t>Lake Havasu, Arizona</w:t>
      </w:r>
      <w:r w:rsidR="00764F52" w:rsidRPr="00764F52">
        <w:rPr>
          <w:rFonts w:ascii="Times New Roman" w:hAnsi="Times New Roman" w:cs="Times New Roman"/>
        </w:rPr>
        <w:t>)</w:t>
      </w:r>
      <w:r w:rsidR="00764F52">
        <w:rPr>
          <w:rFonts w:cstheme="minorHAnsi"/>
          <w:color w:val="222222"/>
          <w:shd w:val="clear" w:color="auto" w:fill="FFFFFF"/>
        </w:rPr>
        <w:fldChar w:fldCharType="end"/>
      </w:r>
      <w:r w:rsidR="006044CD" w:rsidRPr="006044CD">
        <w:rPr>
          <w:rFonts w:cstheme="minorHAnsi"/>
          <w:color w:val="222222"/>
          <w:shd w:val="clear" w:color="auto" w:fill="FFFFFF"/>
        </w:rPr>
        <w:t>.</w:t>
      </w:r>
    </w:p>
    <w:p w14:paraId="3AA51B35" w14:textId="77777777" w:rsidR="00764F52" w:rsidRDefault="00836215" w:rsidP="00764F52">
      <w:pPr>
        <w:ind w:firstLine="0"/>
        <w:rPr>
          <w:rFonts w:cstheme="minorHAnsi"/>
          <w:b/>
          <w:color w:val="222222"/>
          <w:shd w:val="clear" w:color="auto" w:fill="FFFFFF"/>
        </w:rPr>
      </w:pPr>
      <w:r w:rsidRPr="00AB324A">
        <w:rPr>
          <w:rFonts w:cstheme="minorHAnsi"/>
          <w:b/>
          <w:color w:val="222222"/>
          <w:shd w:val="clear" w:color="auto" w:fill="FFFFFF"/>
        </w:rPr>
        <w:t>Tourism</w:t>
      </w:r>
    </w:p>
    <w:p w14:paraId="6B118137" w14:textId="77777777" w:rsidR="00690CA0" w:rsidRPr="00764F52" w:rsidRDefault="00836215" w:rsidP="00764F52">
      <w:pPr>
        <w:rPr>
          <w:rFonts w:cstheme="minorHAnsi"/>
          <w:b/>
          <w:color w:val="222222"/>
          <w:shd w:val="clear" w:color="auto" w:fill="FFFFFF"/>
        </w:rPr>
      </w:pPr>
      <w:r w:rsidRPr="00690CA0">
        <w:rPr>
          <w:rFonts w:cstheme="minorHAnsi"/>
          <w:color w:val="222222"/>
          <w:shd w:val="clear" w:color="auto" w:fill="FFFFFF"/>
        </w:rPr>
        <w:lastRenderedPageBreak/>
        <w:t>Every year, greater than 2.5 million tourists travel to the hillside overlooking Havasu to enjoy the views, calm lake waters, as well as plenty of leisure</w:t>
      </w:r>
      <w:r w:rsidR="00E73C2F">
        <w:rPr>
          <w:rFonts w:cstheme="minorHAnsi"/>
          <w:color w:val="222222"/>
          <w:shd w:val="clear" w:color="auto" w:fill="FFFFFF"/>
        </w:rPr>
        <w:t xml:space="preserve"> </w:t>
      </w:r>
      <w:r w:rsidR="00E73C2F">
        <w:rPr>
          <w:rFonts w:cstheme="minorHAnsi"/>
          <w:color w:val="222222"/>
          <w:shd w:val="clear" w:color="auto" w:fill="FFFFFF"/>
        </w:rPr>
        <w:fldChar w:fldCharType="begin"/>
      </w:r>
      <w:r w:rsidR="00E73C2F">
        <w:rPr>
          <w:rFonts w:cstheme="minorHAnsi"/>
          <w:color w:val="222222"/>
          <w:shd w:val="clear" w:color="auto" w:fill="FFFFFF"/>
        </w:rPr>
        <w:instrText xml:space="preserve"> ADDIN ZOTERO_ITEM CSL_CITATION {"citationID":"XFky5Fuz","properties":{"formattedCitation":"({\\i{}Exploring Lake Havasu - AZ - DesertUSA})","plainCitation":"(Exploring Lake Havasu - AZ - DesertUSA)","noteIndex":0},"citationItems":[{"id":6,"uris":["http://zotero.org/users/local/9FPdQOCJ/items/IW9RPHSQ"],"uri":["http://zotero.org/users/local/9FPdQOCJ/items/IW9RPHSQ"],"itemData":{"id":6,"type":"webpage","title":"Exploring Lake Havasu - AZ - DesertUSA","URL":"https://www.desertusa.com/desert-arizona/exploring-lake-havasu.html","accessed":{"date-parts":[["2019",11,19]]}}}],"schema":"https://github.com/citation-style-language/schema/raw/master/csl-citation.json"} </w:instrText>
      </w:r>
      <w:r w:rsidR="00E73C2F">
        <w:rPr>
          <w:rFonts w:cstheme="minorHAnsi"/>
          <w:color w:val="222222"/>
          <w:shd w:val="clear" w:color="auto" w:fill="FFFFFF"/>
        </w:rPr>
        <w:fldChar w:fldCharType="separate"/>
      </w:r>
      <w:r w:rsidR="00E73C2F" w:rsidRPr="00E73C2F">
        <w:rPr>
          <w:rFonts w:ascii="Times New Roman" w:hAnsi="Times New Roman" w:cs="Times New Roman"/>
        </w:rPr>
        <w:t>(</w:t>
      </w:r>
      <w:r w:rsidR="00E73C2F" w:rsidRPr="00E73C2F">
        <w:rPr>
          <w:rFonts w:ascii="Times New Roman" w:hAnsi="Times New Roman" w:cs="Times New Roman"/>
          <w:i/>
          <w:iCs/>
        </w:rPr>
        <w:t>Exploring Lake Havasu - AZ - DesertUSA</w:t>
      </w:r>
      <w:r w:rsidR="00E73C2F" w:rsidRPr="00E73C2F">
        <w:rPr>
          <w:rFonts w:ascii="Times New Roman" w:hAnsi="Times New Roman" w:cs="Times New Roman"/>
        </w:rPr>
        <w:t>)</w:t>
      </w:r>
      <w:r w:rsidR="00E73C2F">
        <w:rPr>
          <w:rFonts w:cstheme="minorHAnsi"/>
          <w:color w:val="222222"/>
          <w:shd w:val="clear" w:color="auto" w:fill="FFFFFF"/>
        </w:rPr>
        <w:fldChar w:fldCharType="end"/>
      </w:r>
      <w:r w:rsidRPr="00690CA0">
        <w:rPr>
          <w:rFonts w:cstheme="minorHAnsi"/>
          <w:color w:val="222222"/>
          <w:shd w:val="clear" w:color="auto" w:fill="FFFFFF"/>
        </w:rPr>
        <w:t>. Outdoor activities, camping, off-road experiences, and historical and environmental heritage attract tourists throughout the year.</w:t>
      </w:r>
      <w:r w:rsidR="00466F8E" w:rsidRPr="00466F8E">
        <w:t xml:space="preserve"> </w:t>
      </w:r>
      <w:r w:rsidR="00466F8E" w:rsidRPr="00690CA0">
        <w:t>The alpine terrain overlooking the lake is practically unexplored by the lake</w:t>
      </w:r>
      <w:r w:rsidR="00466F8E">
        <w:t>s</w:t>
      </w:r>
      <w:r w:rsidR="00466F8E" w:rsidRPr="00690CA0">
        <w:t xml:space="preserve"> several visitors and nature lovers. The alpine terrain provides stretches of peaceful, rarely visited habitat comprising several zones of woodland, historical fields, deserted settlement areas, diverse bi</w:t>
      </w:r>
      <w:r w:rsidR="00E73C2F">
        <w:t xml:space="preserve">odiversity, and fascinating geology </w:t>
      </w:r>
      <w:proofErr w:type="gramStart"/>
      <w:r w:rsidR="00E73C2F">
        <w:t>a</w:t>
      </w:r>
      <w:r w:rsidR="00D87F75" w:rsidRPr="00D87F75">
        <w:rPr>
          <w:rFonts w:cstheme="minorHAnsi"/>
          <w:color w:val="222222"/>
          <w:shd w:val="clear" w:color="auto" w:fill="FFFFFF"/>
        </w:rPr>
        <w:t>nd also</w:t>
      </w:r>
      <w:proofErr w:type="gramEnd"/>
      <w:r w:rsidR="00D87F75" w:rsidRPr="00D87F75">
        <w:rPr>
          <w:rFonts w:cstheme="minorHAnsi"/>
          <w:color w:val="222222"/>
          <w:shd w:val="clear" w:color="auto" w:fill="FFFFFF"/>
        </w:rPr>
        <w:t xml:space="preserve"> for enthusiasts who just want to dis</w:t>
      </w:r>
      <w:r w:rsidR="00466F8E">
        <w:rPr>
          <w:rFonts w:cstheme="minorHAnsi"/>
          <w:color w:val="222222"/>
          <w:shd w:val="clear" w:color="auto" w:fill="FFFFFF"/>
        </w:rPr>
        <w:t xml:space="preserve">cover through tracks and paths. </w:t>
      </w:r>
      <w:r w:rsidR="00D87F75" w:rsidRPr="00D87F75">
        <w:rPr>
          <w:rFonts w:cstheme="minorHAnsi"/>
          <w:color w:val="222222"/>
          <w:shd w:val="clear" w:color="auto" w:fill="FFFFFF"/>
        </w:rPr>
        <w:t>Between canyons and rough ravines to hills and reservoirs, the complex terrain varies. The rich flora and fauna contribute to the area's patterns and forms</w:t>
      </w:r>
      <w:r w:rsidR="00E73C2F">
        <w:rPr>
          <w:rFonts w:cstheme="minorHAnsi"/>
          <w:color w:val="222222"/>
          <w:shd w:val="clear" w:color="auto" w:fill="FFFFFF"/>
        </w:rPr>
        <w:t xml:space="preserve"> </w:t>
      </w:r>
      <w:r w:rsidR="00E73C2F">
        <w:rPr>
          <w:rFonts w:cstheme="minorHAnsi"/>
          <w:color w:val="222222"/>
          <w:shd w:val="clear" w:color="auto" w:fill="FFFFFF"/>
        </w:rPr>
        <w:fldChar w:fldCharType="begin"/>
      </w:r>
      <w:r w:rsidR="00E73C2F">
        <w:rPr>
          <w:rFonts w:cstheme="minorHAnsi"/>
          <w:color w:val="222222"/>
          <w:shd w:val="clear" w:color="auto" w:fill="FFFFFF"/>
        </w:rPr>
        <w:instrText xml:space="preserve"> ADDIN ZOTERO_ITEM CSL_CITATION {"citationID":"tdwpwPlK","properties":{"formattedCitation":"({\\i{}Exploring Lake Havasu - AZ - DesertUSA})","plainCitation":"(Exploring Lake Havasu - AZ - DesertUSA)","noteIndex":0},"citationItems":[{"id":6,"uris":["http://zotero.org/users/local/9FPdQOCJ/items/IW9RPHSQ"],"uri":["http://zotero.org/users/local/9FPdQOCJ/items/IW9RPHSQ"],"itemData":{"id":6,"type":"webpage","title":"Exploring Lake Havasu - AZ - DesertUSA","URL":"https://www.desertusa.com/desert-arizona/exploring-lake-havasu.html","accessed":{"date-parts":[["2019",11,19]]}}}],"schema":"https://github.com/citation-style-language/schema/raw/master/csl-citation.json"} </w:instrText>
      </w:r>
      <w:r w:rsidR="00E73C2F">
        <w:rPr>
          <w:rFonts w:cstheme="minorHAnsi"/>
          <w:color w:val="222222"/>
          <w:shd w:val="clear" w:color="auto" w:fill="FFFFFF"/>
        </w:rPr>
        <w:fldChar w:fldCharType="separate"/>
      </w:r>
      <w:r w:rsidR="00E73C2F" w:rsidRPr="00E73C2F">
        <w:rPr>
          <w:rFonts w:ascii="Times New Roman" w:hAnsi="Times New Roman" w:cs="Times New Roman"/>
        </w:rPr>
        <w:t>(</w:t>
      </w:r>
      <w:r w:rsidR="00E73C2F" w:rsidRPr="00E73C2F">
        <w:rPr>
          <w:rFonts w:ascii="Times New Roman" w:hAnsi="Times New Roman" w:cs="Times New Roman"/>
          <w:i/>
          <w:iCs/>
        </w:rPr>
        <w:t>Exploring Lake Havasu - AZ - DesertUSA</w:t>
      </w:r>
      <w:r w:rsidR="00E73C2F" w:rsidRPr="00E73C2F">
        <w:rPr>
          <w:rFonts w:ascii="Times New Roman" w:hAnsi="Times New Roman" w:cs="Times New Roman"/>
        </w:rPr>
        <w:t>)</w:t>
      </w:r>
      <w:r w:rsidR="00E73C2F">
        <w:rPr>
          <w:rFonts w:cstheme="minorHAnsi"/>
          <w:color w:val="222222"/>
          <w:shd w:val="clear" w:color="auto" w:fill="FFFFFF"/>
        </w:rPr>
        <w:fldChar w:fldCharType="end"/>
      </w:r>
      <w:r w:rsidR="00D87F75" w:rsidRPr="00D87F75">
        <w:rPr>
          <w:rFonts w:cstheme="minorHAnsi"/>
          <w:color w:val="222222"/>
          <w:shd w:val="clear" w:color="auto" w:fill="FFFFFF"/>
        </w:rPr>
        <w:t>. Gigantic saguaro cactus, together with ocotillo, barrel and prickly pear cactus, pose like sculptures around the mountain slopes.</w:t>
      </w:r>
      <w:r w:rsidR="00466F8E" w:rsidRPr="00466F8E">
        <w:t xml:space="preserve"> </w:t>
      </w:r>
      <w:r w:rsidR="00466F8E" w:rsidRPr="00466F8E">
        <w:rPr>
          <w:rFonts w:cstheme="minorHAnsi"/>
          <w:color w:val="222222"/>
          <w:shd w:val="clear" w:color="auto" w:fill="FFFFFF"/>
        </w:rPr>
        <w:t>It is possible to see caribou, raccoons, rodents, and about 200 bird species and habitats across the region. The Bill Williams National Wildlife Refuge is situated at the southern side of the island as well as being a great way to experience recreation.</w:t>
      </w:r>
    </w:p>
    <w:p w14:paraId="19970754" w14:textId="04CF9213" w:rsidR="00690CA0" w:rsidRDefault="00836215" w:rsidP="00690CA0">
      <w:r w:rsidRPr="00690CA0">
        <w:t>Amongst the most iconic and fascinating reservoir tourist attractions on the Lake Havasu is London Bridge, famous for a specific historical perspective</w:t>
      </w:r>
      <w:r w:rsidR="00E73C2F">
        <w:t xml:space="preserve"> </w:t>
      </w:r>
      <w:r w:rsidR="00E73C2F">
        <w:fldChar w:fldCharType="begin"/>
      </w:r>
      <w:r w:rsidR="00E73C2F">
        <w:instrText xml:space="preserve"> ADDIN ZOTERO_ITEM CSL_CITATION {"citationID":"je3PniL7","properties":{"formattedCitation":"({\\i{}Exploring Lake Havasu - AZ - DesertUSA})","plainCitation":"(Exploring Lake Havasu - AZ - DesertUSA)","noteIndex":0},"citationItems":[{"id":6,"uris":["http://zotero.org/users/local/9FPdQOCJ/items/IW9RPHSQ"],"uri":["http://zotero.org/users/local/9FPdQOCJ/items/IW9RPHSQ"],"itemData":{"id":6,"type":"webpage","title":"Exploring Lake Havasu - AZ - DesertUSA","URL":"https://www.desertusa.com/desert-arizona/exploring-lake-havasu.html","accessed":{"date-parts":[["2019",11,19]]}}}],"schema":"https://github.com/citation-style-language/schema/raw/master/csl-citation.json"} </w:instrText>
      </w:r>
      <w:r w:rsidR="00E73C2F">
        <w:fldChar w:fldCharType="separate"/>
      </w:r>
      <w:r w:rsidR="00E73C2F" w:rsidRPr="00E73C2F">
        <w:rPr>
          <w:rFonts w:ascii="Times New Roman" w:hAnsi="Times New Roman" w:cs="Times New Roman"/>
        </w:rPr>
        <w:t>(</w:t>
      </w:r>
      <w:r w:rsidR="00E73C2F" w:rsidRPr="00E73C2F">
        <w:rPr>
          <w:rFonts w:ascii="Times New Roman" w:hAnsi="Times New Roman" w:cs="Times New Roman"/>
          <w:i/>
          <w:iCs/>
        </w:rPr>
        <w:t>Exploring Lake Havasu - AZ - DesertUSA</w:t>
      </w:r>
      <w:r w:rsidR="00E73C2F" w:rsidRPr="00E73C2F">
        <w:rPr>
          <w:rFonts w:ascii="Times New Roman" w:hAnsi="Times New Roman" w:cs="Times New Roman"/>
        </w:rPr>
        <w:t>)</w:t>
      </w:r>
      <w:r w:rsidR="00E73C2F">
        <w:fldChar w:fldCharType="end"/>
      </w:r>
      <w:r w:rsidRPr="00690CA0">
        <w:t xml:space="preserve">. It is one of Lake Havasu's major attractions, holding it exceptional from other public parks in the area. The region is primarily known for Lake Havasu's sailing, fishing, and camping. </w:t>
      </w:r>
      <w:r w:rsidR="00466F8E" w:rsidRPr="00466F8E">
        <w:t xml:space="preserve">Lake Havasu's centerpiece seems to be the London Bridge's imposing pillars with staircases that have been in the Colorado River waters since 1971. The tower demonstrates the background to the rising British community around this one. Its community is packed with several houses in the Elizabethan design including quaint stores that establish a </w:t>
      </w:r>
      <w:r w:rsidR="004C0329" w:rsidRPr="00466F8E">
        <w:t>Victorian</w:t>
      </w:r>
      <w:r w:rsidR="00466F8E" w:rsidRPr="00466F8E">
        <w:t xml:space="preserve"> England ambiance.</w:t>
      </w:r>
      <w:r w:rsidR="00982E8F" w:rsidRPr="00982E8F">
        <w:t xml:space="preserve"> London Bridge has acted as a crossing over the River Thames in </w:t>
      </w:r>
      <w:r w:rsidR="00982E8F" w:rsidRPr="00982E8F">
        <w:lastRenderedPageBreak/>
        <w:t>London</w:t>
      </w:r>
      <w:r w:rsidR="009064DC" w:rsidRPr="00982E8F">
        <w:t> for nearly</w:t>
      </w:r>
      <w:r w:rsidR="00982E8F" w:rsidRPr="00982E8F">
        <w:t xml:space="preserve"> 140 decades</w:t>
      </w:r>
      <w:r w:rsidR="00E73C2F">
        <w:t xml:space="preserve"> </w:t>
      </w:r>
      <w:r w:rsidR="00E73C2F">
        <w:fldChar w:fldCharType="begin"/>
      </w:r>
      <w:r w:rsidR="00E73C2F">
        <w:instrText xml:space="preserve"> ADDIN ZOTERO_ITEM CSL_CITATION {"citationID":"qs3BGudL","properties":{"formattedCitation":"({\\i{}Exploring Lake Havasu - AZ - DesertUSA})","plainCitation":"(Exploring Lake Havasu - AZ - DesertUSA)","noteIndex":0},"citationItems":[{"id":6,"uris":["http://zotero.org/users/local/9FPdQOCJ/items/IW9RPHSQ"],"uri":["http://zotero.org/users/local/9FPdQOCJ/items/IW9RPHSQ"],"itemData":{"id":6,"type":"webpage","title":"Exploring Lake Havasu - AZ - DesertUSA","URL":"https://www.desertusa.com/desert-arizona/exploring-lake-havasu.html","accessed":{"date-parts":[["2019",11,19]]}}}],"schema":"https://github.com/citation-style-language/schema/raw/master/csl-citation.json"} </w:instrText>
      </w:r>
      <w:r w:rsidR="00E73C2F">
        <w:fldChar w:fldCharType="separate"/>
      </w:r>
      <w:r w:rsidR="00E73C2F" w:rsidRPr="00E73C2F">
        <w:rPr>
          <w:rFonts w:ascii="Times New Roman" w:hAnsi="Times New Roman" w:cs="Times New Roman"/>
        </w:rPr>
        <w:t>(</w:t>
      </w:r>
      <w:r w:rsidR="00E73C2F" w:rsidRPr="00E73C2F">
        <w:rPr>
          <w:rFonts w:ascii="Times New Roman" w:hAnsi="Times New Roman" w:cs="Times New Roman"/>
          <w:i/>
          <w:iCs/>
        </w:rPr>
        <w:t>Exploring Lake Havasu - AZ - DesertUSA</w:t>
      </w:r>
      <w:r w:rsidR="00E73C2F" w:rsidRPr="00E73C2F">
        <w:rPr>
          <w:rFonts w:ascii="Times New Roman" w:hAnsi="Times New Roman" w:cs="Times New Roman"/>
        </w:rPr>
        <w:t>)</w:t>
      </w:r>
      <w:r w:rsidR="00E73C2F">
        <w:fldChar w:fldCharType="end"/>
      </w:r>
      <w:r w:rsidR="00982E8F" w:rsidRPr="00982E8F">
        <w:t>. The London Bridge had also witnessed several significant events, but never the weakening laws of nature. It endured two world wars as well as a mass shooting in 1884. A structure started sinking into the Thames River so the financial sector agreed to sell that for 2.5 million dollars in 1968</w:t>
      </w:r>
      <w:r w:rsidR="00E73C2F">
        <w:t xml:space="preserve"> </w:t>
      </w:r>
      <w:r w:rsidR="00E73C2F">
        <w:fldChar w:fldCharType="begin"/>
      </w:r>
      <w:r w:rsidR="00E73C2F">
        <w:instrText xml:space="preserve"> ADDIN ZOTERO_ITEM CSL_CITATION {"citationID":"yamrs8qs","properties":{"formattedCitation":"({\\i{}Exploring Lake Havasu - AZ - DesertUSA})","plainCitation":"(Exploring Lake Havasu - AZ - DesertUSA)","noteIndex":0},"citationItems":[{"id":6,"uris":["http://zotero.org/users/local/9FPdQOCJ/items/IW9RPHSQ"],"uri":["http://zotero.org/users/local/9FPdQOCJ/items/IW9RPHSQ"],"itemData":{"id":6,"type":"webpage","title":"Exploring Lake Havasu - AZ - DesertUSA","URL":"https://www.desertusa.com/desert-arizona/exploring-lake-havasu.html","accessed":{"date-parts":[["2019",11,19]]}}}],"schema":"https://github.com/citation-style-language/schema/raw/master/csl-citation.json"} </w:instrText>
      </w:r>
      <w:r w:rsidR="00E73C2F">
        <w:fldChar w:fldCharType="separate"/>
      </w:r>
      <w:r w:rsidR="00E73C2F" w:rsidRPr="00E73C2F">
        <w:rPr>
          <w:rFonts w:ascii="Times New Roman" w:hAnsi="Times New Roman" w:cs="Times New Roman"/>
        </w:rPr>
        <w:t>(</w:t>
      </w:r>
      <w:r w:rsidR="00E73C2F" w:rsidRPr="00E73C2F">
        <w:rPr>
          <w:rFonts w:ascii="Times New Roman" w:hAnsi="Times New Roman" w:cs="Times New Roman"/>
          <w:i/>
          <w:iCs/>
        </w:rPr>
        <w:t>Exploring Lake Havasu - AZ - DesertUSA</w:t>
      </w:r>
      <w:r w:rsidR="00E73C2F" w:rsidRPr="00E73C2F">
        <w:rPr>
          <w:rFonts w:ascii="Times New Roman" w:hAnsi="Times New Roman" w:cs="Times New Roman"/>
        </w:rPr>
        <w:t>)</w:t>
      </w:r>
      <w:r w:rsidR="00E73C2F">
        <w:fldChar w:fldCharType="end"/>
      </w:r>
      <w:r w:rsidR="00982E8F" w:rsidRPr="00982E8F">
        <w:t>.</w:t>
      </w:r>
      <w:r w:rsidR="009064DC" w:rsidRPr="009064DC">
        <w:t xml:space="preserve"> It cost three decades to remove, transport and repair the structure along with another seven million dollars. Curren</w:t>
      </w:r>
      <w:r w:rsidR="00E73C2F">
        <w:t>tly, a t</w:t>
      </w:r>
      <w:r w:rsidR="009064DC" w:rsidRPr="009064DC">
        <w:t xml:space="preserve">ower </w:t>
      </w:r>
      <w:r w:rsidR="00E73C2F">
        <w:t>b</w:t>
      </w:r>
      <w:r w:rsidR="009064DC" w:rsidRPr="009064DC">
        <w:t xml:space="preserve">ridge is connecting Lake Havasu City with a peninsula throughout the lake. The huge concrete framework </w:t>
      </w:r>
      <w:r w:rsidR="008C17CF">
        <w:t>introduces the beauty of Britain to Arizona.</w:t>
      </w:r>
    </w:p>
    <w:p w14:paraId="5200EE2B" w14:textId="77777777" w:rsidR="009064DC" w:rsidRPr="00AD7632" w:rsidRDefault="00836215" w:rsidP="009064DC">
      <w:pPr>
        <w:ind w:firstLine="0"/>
        <w:rPr>
          <w:b/>
          <w:i/>
        </w:rPr>
      </w:pPr>
      <w:r w:rsidRPr="00AD7632">
        <w:rPr>
          <w:b/>
          <w:i/>
        </w:rPr>
        <w:t>Sports</w:t>
      </w:r>
    </w:p>
    <w:p w14:paraId="08BDBA7F" w14:textId="700471D7" w:rsidR="003B0514" w:rsidRDefault="00836215" w:rsidP="003B0514">
      <w:r w:rsidRPr="003B0514">
        <w:t xml:space="preserve">Analogous with Ponds Powell and Mohave, tourists are looking for the nice, </w:t>
      </w:r>
      <w:r w:rsidR="00EA5CCA">
        <w:t xml:space="preserve">refreshing </w:t>
      </w:r>
      <w:r w:rsidR="00201B2F">
        <w:t>spots</w:t>
      </w:r>
      <w:r w:rsidRPr="003B0514">
        <w:t xml:space="preserve"> of Havasu that are popular for multiple water sports such as fishing, skiing, speed sailing, scuba diving, paddling, and rafting. The Lake Havasu Fisheries Improvement Program provides free community fishing sole rights and tends to be acquired at the lake</w:t>
      </w:r>
      <w:r w:rsidR="00E73C2F">
        <w:t xml:space="preserve"> </w:t>
      </w:r>
      <w:r w:rsidR="00E73C2F">
        <w:fldChar w:fldCharType="begin"/>
      </w:r>
      <w:r w:rsidR="00E73C2F">
        <w:instrText xml:space="preserve"> ADDIN ZOTERO_ITEM CSL_CITATION {"citationID":"V3DjYnVH","properties":{"formattedCitation":"(\\uc0\\u8220{}Discover Why Arizona\\uc0\\u8217{}s Lake Havasu Is an Amusement Park for Water Sports\\uc0\\u8221{})","plainCitation":"(“Discover Why Arizona’s Lake Havasu Is an Amusement Park for Water Sports”)","noteIndex":0},"citationItems":[{"id":9,"uris":["http://zotero.org/users/local/9FPdQOCJ/items/X5AYVXIS"],"uri":["http://zotero.org/users/local/9FPdQOCJ/items/X5AYVXIS"],"itemData":{"id":9,"type":"webpage","title":"Discover Why Arizona's Lake Havasu is an Amusement Park for Water Sports","container-title":"WestJet Magazine","abstract":"Lake Havasu, and its namesake city, is located in western Arizona. From speed to sail boats, party coves to sandy beaches, it's perfect for water lovers.","URL":"https://www.westjetmagazine.com/story/article/lake-havasu","language":"en-CA","issued":{"date-parts":[["2019",3,20]]},"accessed":{"date-parts":[["2019",11,19]]}}}],"schema":"https://github.com/citation-style-language/schema/raw/master/csl-citation.json"} </w:instrText>
      </w:r>
      <w:r w:rsidR="00E73C2F">
        <w:fldChar w:fldCharType="separate"/>
      </w:r>
      <w:r w:rsidR="00E73C2F" w:rsidRPr="00E73C2F">
        <w:rPr>
          <w:rFonts w:ascii="Times New Roman" w:hAnsi="Times New Roman" w:cs="Times New Roman"/>
        </w:rPr>
        <w:t>(“Discover Why Arizona’s Lake Havasu Is an Amusement Park for Water Sports”)</w:t>
      </w:r>
      <w:r w:rsidR="00E73C2F">
        <w:fldChar w:fldCharType="end"/>
      </w:r>
      <w:r w:rsidRPr="003B0514">
        <w:t>.</w:t>
      </w:r>
      <w:r w:rsidR="001D6456" w:rsidRPr="001D6456">
        <w:t xml:space="preserve"> This project also encourages the development of engineered ecosystems to encourage the population of freshwater fish. The open water of Lake Havasu, ringed with creeks and bays, offers perfect fishing opportunities for black and striped bass, crappy, bluegill, grouper and trout. You can discover line side bass in educational institutions all over the Parker Block</w:t>
      </w:r>
      <w:r w:rsidR="001D6456">
        <w:t>.</w:t>
      </w:r>
      <w:r w:rsidR="001D6456" w:rsidRPr="001D6456">
        <w:t xml:space="preserve"> Several of the best fishing has been in the Bill Williams Arm towards the southern side of the lake. The predominant sports on the lake are sailing, swimming, surfing along with other water sports</w:t>
      </w:r>
      <w:r w:rsidR="00E73C2F">
        <w:t xml:space="preserve"> </w:t>
      </w:r>
      <w:r w:rsidR="00E73C2F">
        <w:fldChar w:fldCharType="begin"/>
      </w:r>
      <w:r w:rsidR="00E73C2F">
        <w:instrText xml:space="preserve"> ADDIN ZOTERO_ITEM CSL_CITATION {"citationID":"FEyvLwv8","properties":{"formattedCitation":"({\\i{}15 Best Things to Do in Lake Havasu City (AZ) - The Crazy Tourist})","plainCitation":"(15 Best Things to Do in Lake Havasu City (AZ) - The Crazy Tourist)","noteIndex":0},"citationItems":[{"id":20,"uris":["http://zotero.org/users/local/9FPdQOCJ/items/7SGG6DNT"],"uri":["http://zotero.org/users/local/9FPdQOCJ/items/7SGG6DNT"],"itemData":{"id":20,"type":"webpage","title":"15 Best Things to Do in Lake Havasu City (AZ) - The Crazy Tourist","URL":"https://www.thecrazytourist.com/15-best-things-to-do-in-lake-havasu-city-az/","accessed":{"date-parts":[["2019",11,19]]}}}],"schema":"https://github.com/citation-style-language/schema/raw/master/csl-citation.json"} </w:instrText>
      </w:r>
      <w:r w:rsidR="00E73C2F">
        <w:fldChar w:fldCharType="separate"/>
      </w:r>
      <w:r w:rsidR="00E73C2F" w:rsidRPr="00E73C2F">
        <w:rPr>
          <w:rFonts w:ascii="Times New Roman" w:hAnsi="Times New Roman" w:cs="Times New Roman"/>
        </w:rPr>
        <w:t>(</w:t>
      </w:r>
      <w:r w:rsidR="00E73C2F" w:rsidRPr="00E73C2F">
        <w:rPr>
          <w:rFonts w:ascii="Times New Roman" w:hAnsi="Times New Roman" w:cs="Times New Roman"/>
          <w:i/>
          <w:iCs/>
        </w:rPr>
        <w:t>15 Best Things to Do in Lake Havasu City (AZ) - The Crazy Tourist</w:t>
      </w:r>
      <w:r w:rsidR="00E73C2F" w:rsidRPr="00E73C2F">
        <w:rPr>
          <w:rFonts w:ascii="Times New Roman" w:hAnsi="Times New Roman" w:cs="Times New Roman"/>
        </w:rPr>
        <w:t>)</w:t>
      </w:r>
      <w:r w:rsidR="00E73C2F">
        <w:fldChar w:fldCharType="end"/>
      </w:r>
      <w:r w:rsidR="001D6456" w:rsidRPr="001D6456">
        <w:t>. Almost any sort of water-based entertainment, along with many community events such as concerts and festivals, global speedboat contests, and car shows, can be found.</w:t>
      </w:r>
    </w:p>
    <w:p w14:paraId="71A84990" w14:textId="77777777" w:rsidR="001D6456" w:rsidRDefault="00836215" w:rsidP="001D6456">
      <w:pPr>
        <w:ind w:firstLine="0"/>
        <w:rPr>
          <w:b/>
        </w:rPr>
      </w:pPr>
      <w:r w:rsidRPr="001D6456">
        <w:rPr>
          <w:b/>
        </w:rPr>
        <w:lastRenderedPageBreak/>
        <w:t>Conclusion</w:t>
      </w:r>
    </w:p>
    <w:p w14:paraId="601B18B0" w14:textId="759027A2" w:rsidR="004C2D1B" w:rsidRDefault="00836215" w:rsidP="00892BCD">
      <w:pPr>
        <w:ind w:firstLine="0"/>
      </w:pPr>
      <w:r w:rsidRPr="00892BCD">
        <w:t>An existence of dams around the Colorado River produces various large reservoirs in inhospitable southwestern territories where there are no large, freshwater sources. Such lakes offer additional distinctive recreational incentives and offer</w:t>
      </w:r>
      <w:r w:rsidR="005D4FDB">
        <w:t>s</w:t>
      </w:r>
      <w:r w:rsidRPr="00892BCD">
        <w:t xml:space="preserve"> an extraordinary comparison to adjacent spectacular scenery and desert </w:t>
      </w:r>
      <w:r w:rsidR="00AD7632" w:rsidRPr="00892BCD">
        <w:t>cityscapes.</w:t>
      </w:r>
      <w:r w:rsidR="00AD7632" w:rsidRPr="001D6456">
        <w:t xml:space="preserve"> Lake</w:t>
      </w:r>
      <w:r w:rsidRPr="001D6456">
        <w:t xml:space="preserve"> Havasu, as well as the surrounding countryside, is a sanctuary for recreation that provides more than enough opportunities to develop, explore and refresh. You will probably consider </w:t>
      </w:r>
      <w:r w:rsidR="005D4FDB">
        <w:t xml:space="preserve">a </w:t>
      </w:r>
      <w:r w:rsidRPr="001D6456">
        <w:t>captivating environment and the year-round warmth relaxing as well as unforgettable</w:t>
      </w:r>
      <w:r w:rsidR="00EA5CCA">
        <w:t xml:space="preserve"> experience</w:t>
      </w:r>
      <w:r w:rsidRPr="001D6456">
        <w:t xml:space="preserve"> if you want to spend most of your time at Lake Havasu. </w:t>
      </w:r>
    </w:p>
    <w:p w14:paraId="0A8F100D" w14:textId="77777777" w:rsidR="004C2D1B" w:rsidRDefault="004C2D1B">
      <w:pPr>
        <w:suppressAutoHyphens w:val="0"/>
      </w:pPr>
      <w:r>
        <w:br w:type="page"/>
      </w:r>
    </w:p>
    <w:p w14:paraId="2D677CB8" w14:textId="77777777" w:rsidR="001D6456" w:rsidRDefault="004C2D1B" w:rsidP="004C2D1B">
      <w:pPr>
        <w:ind w:firstLine="0"/>
        <w:rPr>
          <w:b/>
        </w:rPr>
      </w:pPr>
      <w:r w:rsidRPr="004C2D1B">
        <w:rPr>
          <w:b/>
        </w:rPr>
        <w:lastRenderedPageBreak/>
        <w:t>Works Cited</w:t>
      </w:r>
    </w:p>
    <w:p w14:paraId="762868F2" w14:textId="77777777" w:rsidR="004C2D1B" w:rsidRPr="004C2D1B" w:rsidRDefault="004C2D1B" w:rsidP="004C2D1B">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4C2D1B">
        <w:rPr>
          <w:rFonts w:ascii="Times New Roman" w:hAnsi="Times New Roman" w:cs="Times New Roman"/>
          <w:i/>
          <w:iCs/>
        </w:rPr>
        <w:t>15 Best Things to Do in Lake Havasu City (AZ) - The Crazy Tourist</w:t>
      </w:r>
      <w:r w:rsidRPr="004C2D1B">
        <w:rPr>
          <w:rFonts w:ascii="Times New Roman" w:hAnsi="Times New Roman" w:cs="Times New Roman"/>
        </w:rPr>
        <w:t>. https://www.thecrazytourist.com/15-best-things-to-do-in-lake-havasu-city-az/. Accessed 19 Nov. 2019.</w:t>
      </w:r>
    </w:p>
    <w:p w14:paraId="074EFE69" w14:textId="77777777" w:rsidR="004C2D1B" w:rsidRPr="004C2D1B" w:rsidRDefault="004C2D1B" w:rsidP="004C2D1B">
      <w:pPr>
        <w:pStyle w:val="Bibliography"/>
        <w:rPr>
          <w:rFonts w:ascii="Times New Roman" w:hAnsi="Times New Roman" w:cs="Times New Roman"/>
        </w:rPr>
      </w:pPr>
      <w:r w:rsidRPr="004C2D1B">
        <w:rPr>
          <w:rFonts w:ascii="Times New Roman" w:hAnsi="Times New Roman" w:cs="Times New Roman"/>
        </w:rPr>
        <w:t xml:space="preserve">“Discover Why Arizona’s Lake Havasu Is an Amusement Park for Water Sports.” </w:t>
      </w:r>
      <w:r w:rsidRPr="004C2D1B">
        <w:rPr>
          <w:rFonts w:ascii="Times New Roman" w:hAnsi="Times New Roman" w:cs="Times New Roman"/>
          <w:i/>
          <w:iCs/>
        </w:rPr>
        <w:t>WestJet Magazine</w:t>
      </w:r>
      <w:r w:rsidRPr="004C2D1B">
        <w:rPr>
          <w:rFonts w:ascii="Times New Roman" w:hAnsi="Times New Roman" w:cs="Times New Roman"/>
        </w:rPr>
        <w:t>, 20 Mar. 2019, https://www.westjetmagazine.com/story/article/lake-havasu.</w:t>
      </w:r>
    </w:p>
    <w:p w14:paraId="7C82A43C" w14:textId="77777777" w:rsidR="004C2D1B" w:rsidRPr="004C2D1B" w:rsidRDefault="004C2D1B" w:rsidP="004C2D1B">
      <w:pPr>
        <w:pStyle w:val="Bibliography"/>
        <w:rPr>
          <w:rFonts w:ascii="Times New Roman" w:hAnsi="Times New Roman" w:cs="Times New Roman"/>
        </w:rPr>
      </w:pPr>
      <w:r w:rsidRPr="004C2D1B">
        <w:rPr>
          <w:rFonts w:ascii="Times New Roman" w:hAnsi="Times New Roman" w:cs="Times New Roman"/>
          <w:i/>
          <w:iCs/>
        </w:rPr>
        <w:t>Exploring Lake Havasu - AZ - DesertUSA</w:t>
      </w:r>
      <w:r w:rsidRPr="004C2D1B">
        <w:rPr>
          <w:rFonts w:ascii="Times New Roman" w:hAnsi="Times New Roman" w:cs="Times New Roman"/>
        </w:rPr>
        <w:t>. https://www.desertusa.com/desert-arizona/exploring-lake-havasu.html. Accessed 19 Nov. 2019.</w:t>
      </w:r>
    </w:p>
    <w:p w14:paraId="3AE38470" w14:textId="77777777" w:rsidR="004C2D1B" w:rsidRPr="004C2D1B" w:rsidRDefault="004C2D1B" w:rsidP="004C2D1B">
      <w:pPr>
        <w:pStyle w:val="Bibliography"/>
        <w:rPr>
          <w:rFonts w:ascii="Times New Roman" w:hAnsi="Times New Roman" w:cs="Times New Roman"/>
        </w:rPr>
      </w:pPr>
      <w:r w:rsidRPr="004C2D1B">
        <w:rPr>
          <w:rFonts w:ascii="Times New Roman" w:hAnsi="Times New Roman" w:cs="Times New Roman"/>
        </w:rPr>
        <w:t xml:space="preserve">“Lake Havasu.” </w:t>
      </w:r>
      <w:r w:rsidRPr="004C2D1B">
        <w:rPr>
          <w:rFonts w:ascii="Times New Roman" w:hAnsi="Times New Roman" w:cs="Times New Roman"/>
          <w:i/>
          <w:iCs/>
        </w:rPr>
        <w:t>Wikipedia</w:t>
      </w:r>
      <w:r w:rsidRPr="004C2D1B">
        <w:rPr>
          <w:rFonts w:ascii="Times New Roman" w:hAnsi="Times New Roman" w:cs="Times New Roman"/>
        </w:rPr>
        <w:t xml:space="preserve">, 22 Sept. 2019. </w:t>
      </w:r>
      <w:r w:rsidRPr="004C2D1B">
        <w:rPr>
          <w:rFonts w:ascii="Times New Roman" w:hAnsi="Times New Roman" w:cs="Times New Roman"/>
          <w:i/>
          <w:iCs/>
        </w:rPr>
        <w:t>Wikipedia</w:t>
      </w:r>
      <w:r w:rsidRPr="004C2D1B">
        <w:rPr>
          <w:rFonts w:ascii="Times New Roman" w:hAnsi="Times New Roman" w:cs="Times New Roman"/>
        </w:rPr>
        <w:t>, https://en.wikipedia.org/w/index.php?title=Lake_Havasu&amp;oldid=917060147.</w:t>
      </w:r>
    </w:p>
    <w:p w14:paraId="455C933B" w14:textId="77777777" w:rsidR="004C2D1B" w:rsidRPr="004C2D1B" w:rsidRDefault="004C2D1B" w:rsidP="004C2D1B">
      <w:pPr>
        <w:pStyle w:val="Bibliography"/>
        <w:rPr>
          <w:rFonts w:ascii="Times New Roman" w:hAnsi="Times New Roman" w:cs="Times New Roman"/>
        </w:rPr>
      </w:pPr>
      <w:r w:rsidRPr="004C2D1B">
        <w:rPr>
          <w:rFonts w:ascii="Times New Roman" w:hAnsi="Times New Roman" w:cs="Times New Roman"/>
          <w:i/>
          <w:iCs/>
        </w:rPr>
        <w:t>Lake Havasu, Arizona</w:t>
      </w:r>
      <w:r w:rsidRPr="004C2D1B">
        <w:rPr>
          <w:rFonts w:ascii="Times New Roman" w:hAnsi="Times New Roman" w:cs="Times New Roman"/>
        </w:rPr>
        <w:t>. https://www.americansouthwest.net/arizona/lake-havasu/index.html. Accessed 19 Nov. 2019.</w:t>
      </w:r>
    </w:p>
    <w:p w14:paraId="0B891069" w14:textId="77777777" w:rsidR="004C2D1B" w:rsidRPr="004C2D1B" w:rsidRDefault="004C2D1B" w:rsidP="004C2D1B">
      <w:pPr>
        <w:pStyle w:val="Bibliography"/>
        <w:rPr>
          <w:rFonts w:ascii="Times New Roman" w:hAnsi="Times New Roman" w:cs="Times New Roman"/>
        </w:rPr>
      </w:pPr>
      <w:r w:rsidRPr="004C2D1B">
        <w:rPr>
          <w:rFonts w:ascii="Times New Roman" w:hAnsi="Times New Roman" w:cs="Times New Roman"/>
          <w:i/>
          <w:iCs/>
        </w:rPr>
        <w:t>Lake Havasu City | Arizona, United States | Britannica</w:t>
      </w:r>
      <w:r w:rsidRPr="004C2D1B">
        <w:rPr>
          <w:rFonts w:ascii="Times New Roman" w:hAnsi="Times New Roman" w:cs="Times New Roman"/>
        </w:rPr>
        <w:t>. https://www.britannica.com/place/Lake-Havasu-City. Accessed 19 Nov. 2019.</w:t>
      </w:r>
    </w:p>
    <w:p w14:paraId="244734AF" w14:textId="77777777" w:rsidR="004C2D1B" w:rsidRPr="004C2D1B" w:rsidRDefault="004C2D1B" w:rsidP="004C2D1B">
      <w:pPr>
        <w:pStyle w:val="Bibliography"/>
        <w:rPr>
          <w:rFonts w:ascii="Times New Roman" w:hAnsi="Times New Roman" w:cs="Times New Roman"/>
        </w:rPr>
      </w:pPr>
      <w:r w:rsidRPr="004C2D1B">
        <w:rPr>
          <w:rFonts w:ascii="Times New Roman" w:hAnsi="Times New Roman" w:cs="Times New Roman"/>
        </w:rPr>
        <w:t xml:space="preserve">“Lake Havasu City, Arizona.” </w:t>
      </w:r>
      <w:r w:rsidRPr="004C2D1B">
        <w:rPr>
          <w:rFonts w:ascii="Times New Roman" w:hAnsi="Times New Roman" w:cs="Times New Roman"/>
          <w:i/>
          <w:iCs/>
        </w:rPr>
        <w:t>Wikipedia</w:t>
      </w:r>
      <w:r w:rsidRPr="004C2D1B">
        <w:rPr>
          <w:rFonts w:ascii="Times New Roman" w:hAnsi="Times New Roman" w:cs="Times New Roman"/>
        </w:rPr>
        <w:t xml:space="preserve">, 25 Oct. 2019. </w:t>
      </w:r>
      <w:r w:rsidRPr="004C2D1B">
        <w:rPr>
          <w:rFonts w:ascii="Times New Roman" w:hAnsi="Times New Roman" w:cs="Times New Roman"/>
          <w:i/>
          <w:iCs/>
        </w:rPr>
        <w:t>Wikipedia</w:t>
      </w:r>
      <w:r w:rsidRPr="004C2D1B">
        <w:rPr>
          <w:rFonts w:ascii="Times New Roman" w:hAnsi="Times New Roman" w:cs="Times New Roman"/>
        </w:rPr>
        <w:t>, https://en.wikipedia.org/w/index.php?title=Lake_Havasu_City,_Arizona&amp;oldid=923003043.</w:t>
      </w:r>
    </w:p>
    <w:p w14:paraId="5ABCDB50" w14:textId="77777777" w:rsidR="004C2D1B" w:rsidRPr="004C2D1B" w:rsidRDefault="004C2D1B" w:rsidP="004C2D1B">
      <w:pPr>
        <w:pStyle w:val="Bibliography"/>
        <w:rPr>
          <w:rFonts w:ascii="Times New Roman" w:hAnsi="Times New Roman" w:cs="Times New Roman"/>
        </w:rPr>
      </w:pPr>
      <w:r w:rsidRPr="004C2D1B">
        <w:rPr>
          <w:rFonts w:ascii="Times New Roman" w:hAnsi="Times New Roman" w:cs="Times New Roman"/>
          <w:i/>
          <w:iCs/>
        </w:rPr>
        <w:t>Lake Havasu City, AZ | Data USA</w:t>
      </w:r>
      <w:r w:rsidRPr="004C2D1B">
        <w:rPr>
          <w:rFonts w:ascii="Times New Roman" w:hAnsi="Times New Roman" w:cs="Times New Roman"/>
        </w:rPr>
        <w:t>. https://datausa.io/profile/geo/lake-havasu-city-az/. Accessed 19 Nov. 2019.</w:t>
      </w:r>
    </w:p>
    <w:p w14:paraId="1A367FAE" w14:textId="77777777" w:rsidR="004C2D1B" w:rsidRPr="004C2D1B" w:rsidRDefault="004C2D1B" w:rsidP="004C2D1B">
      <w:pPr>
        <w:pStyle w:val="Bibliography"/>
        <w:rPr>
          <w:rFonts w:ascii="Times New Roman" w:hAnsi="Times New Roman" w:cs="Times New Roman"/>
        </w:rPr>
      </w:pPr>
      <w:r w:rsidRPr="004C2D1B">
        <w:rPr>
          <w:rFonts w:ascii="Times New Roman" w:hAnsi="Times New Roman" w:cs="Times New Roman"/>
        </w:rPr>
        <w:t xml:space="preserve">Wildfang, Frederic B. </w:t>
      </w:r>
      <w:r w:rsidRPr="004C2D1B">
        <w:rPr>
          <w:rFonts w:ascii="Times New Roman" w:hAnsi="Times New Roman" w:cs="Times New Roman"/>
          <w:i/>
          <w:iCs/>
        </w:rPr>
        <w:t>Lake Havasu City</w:t>
      </w:r>
      <w:r w:rsidRPr="004C2D1B">
        <w:rPr>
          <w:rFonts w:ascii="Times New Roman" w:hAnsi="Times New Roman" w:cs="Times New Roman"/>
        </w:rPr>
        <w:t>. Arcadia Publishing, 2005.</w:t>
      </w:r>
    </w:p>
    <w:p w14:paraId="37CCF41A" w14:textId="77777777" w:rsidR="004C2D1B" w:rsidRPr="004C2D1B" w:rsidRDefault="004C2D1B" w:rsidP="004C2D1B">
      <w:pPr>
        <w:pStyle w:val="Bibliography"/>
        <w:rPr>
          <w:rFonts w:ascii="Times New Roman" w:hAnsi="Times New Roman" w:cs="Times New Roman"/>
        </w:rPr>
      </w:pPr>
      <w:r w:rsidRPr="004C2D1B">
        <w:rPr>
          <w:rFonts w:ascii="Times New Roman" w:hAnsi="Times New Roman" w:cs="Times New Roman"/>
        </w:rPr>
        <w:t xml:space="preserve">Zott, Eric. “What’s in a Name: Lake Havasu City.” </w:t>
      </w:r>
      <w:r w:rsidRPr="004C2D1B">
        <w:rPr>
          <w:rFonts w:ascii="Times New Roman" w:hAnsi="Times New Roman" w:cs="Times New Roman"/>
          <w:i/>
          <w:iCs/>
        </w:rPr>
        <w:t>AZFamily</w:t>
      </w:r>
      <w:r w:rsidRPr="004C2D1B">
        <w:rPr>
          <w:rFonts w:ascii="Times New Roman" w:hAnsi="Times New Roman" w:cs="Times New Roman"/>
        </w:rPr>
        <w:t>, https://www.azfamily.com/lifestyle/whats_in_a_name/what-s-in-a-name-lake-havasu-city/article_c509368a-dbf9-11e9-905b-37a71ef110bf.html. Accessed 19 Nov. 2019.</w:t>
      </w:r>
    </w:p>
    <w:p w14:paraId="4CBD64A2" w14:textId="77777777" w:rsidR="004C2D1B" w:rsidRDefault="004C2D1B" w:rsidP="004C2D1B">
      <w:pPr>
        <w:ind w:firstLine="0"/>
        <w:rPr>
          <w:b/>
        </w:rPr>
      </w:pPr>
      <w:r>
        <w:rPr>
          <w:b/>
        </w:rPr>
        <w:lastRenderedPageBreak/>
        <w:fldChar w:fldCharType="end"/>
      </w:r>
      <w:r>
        <w:rPr>
          <w:b/>
        </w:rPr>
        <w:t>Reference for a client:</w:t>
      </w:r>
    </w:p>
    <w:p w14:paraId="18CA76DE" w14:textId="77777777" w:rsidR="004C2D1B" w:rsidRDefault="002A464F" w:rsidP="004C2D1B">
      <w:pPr>
        <w:ind w:firstLine="0"/>
      </w:pPr>
      <w:hyperlink r:id="rId9" w:history="1">
        <w:r w:rsidR="004C2D1B" w:rsidRPr="004C2D1B">
          <w:rPr>
            <w:color w:val="0000FF"/>
            <w:u w:val="single"/>
          </w:rPr>
          <w:t>https://www.thecrazytourist.com/15-best-things-to-do-in-lake-havasu-city-az/</w:t>
        </w:r>
      </w:hyperlink>
    </w:p>
    <w:p w14:paraId="2A3ED839" w14:textId="77777777" w:rsidR="004C2D1B" w:rsidRPr="004C2D1B" w:rsidRDefault="002A464F" w:rsidP="004C2D1B">
      <w:pPr>
        <w:ind w:firstLine="0"/>
        <w:rPr>
          <w:b/>
        </w:rPr>
      </w:pPr>
      <w:hyperlink r:id="rId10" w:history="1">
        <w:r w:rsidR="004C2D1B" w:rsidRPr="004C2D1B">
          <w:rPr>
            <w:color w:val="0000FF"/>
            <w:u w:val="single"/>
          </w:rPr>
          <w:t>https://www.westjetmagazine.com/story/article/lake-havasu</w:t>
        </w:r>
      </w:hyperlink>
    </w:p>
    <w:p w14:paraId="47F9D7AD" w14:textId="77777777" w:rsidR="009064DC" w:rsidRDefault="002A464F" w:rsidP="009064DC">
      <w:pPr>
        <w:ind w:firstLine="0"/>
        <w:rPr>
          <w:b/>
        </w:rPr>
      </w:pPr>
      <w:hyperlink r:id="rId11" w:history="1">
        <w:r w:rsidR="004C2D1B" w:rsidRPr="004C2D1B">
          <w:rPr>
            <w:color w:val="0000FF"/>
            <w:u w:val="single"/>
          </w:rPr>
          <w:t>https://www.desertusa.com/desert-arizona/exploring-lake-havasu.html</w:t>
        </w:r>
      </w:hyperlink>
      <w:r w:rsidR="00836215">
        <w:rPr>
          <w:b/>
        </w:rPr>
        <w:tab/>
      </w:r>
    </w:p>
    <w:p w14:paraId="56D3E0F0" w14:textId="77777777" w:rsidR="004C2D1B" w:rsidRDefault="002A464F" w:rsidP="009064DC">
      <w:pPr>
        <w:ind w:firstLine="0"/>
      </w:pPr>
      <w:hyperlink r:id="rId12" w:history="1">
        <w:r w:rsidR="004C2D1B" w:rsidRPr="004C2D1B">
          <w:rPr>
            <w:color w:val="0000FF"/>
            <w:u w:val="single"/>
          </w:rPr>
          <w:t>https://www.britannica.com/place/Lake-Havasu-City</w:t>
        </w:r>
      </w:hyperlink>
    </w:p>
    <w:p w14:paraId="19692FE8" w14:textId="77777777" w:rsidR="004C2D1B" w:rsidRDefault="002A464F" w:rsidP="009064DC">
      <w:pPr>
        <w:ind w:firstLine="0"/>
      </w:pPr>
      <w:hyperlink r:id="rId13" w:history="1">
        <w:r w:rsidR="004C2D1B" w:rsidRPr="004C2D1B">
          <w:rPr>
            <w:color w:val="0000FF"/>
            <w:u w:val="single"/>
          </w:rPr>
          <w:t>https://www.azfamily.com/lifestyle/whats_in_a_name/what-s-in-a-name-lake-havasu-city/article_c509368a-dbf9-11e9-905b-37a71ef110bf.html</w:t>
        </w:r>
      </w:hyperlink>
    </w:p>
    <w:p w14:paraId="735F8D27" w14:textId="77777777" w:rsidR="004C2D1B" w:rsidRDefault="002A464F" w:rsidP="009064DC">
      <w:pPr>
        <w:ind w:firstLine="0"/>
      </w:pPr>
      <w:hyperlink r:id="rId14" w:history="1">
        <w:r w:rsidR="004C2D1B" w:rsidRPr="004C2D1B">
          <w:rPr>
            <w:color w:val="0000FF"/>
            <w:u w:val="single"/>
          </w:rPr>
          <w:t>https://datausa.io/profile/geo/lake-havasu-city-az/</w:t>
        </w:r>
      </w:hyperlink>
    </w:p>
    <w:p w14:paraId="33B70203" w14:textId="77777777" w:rsidR="004C2D1B" w:rsidRPr="009064DC" w:rsidRDefault="002A464F" w:rsidP="009064DC">
      <w:pPr>
        <w:ind w:firstLine="0"/>
        <w:rPr>
          <w:b/>
        </w:rPr>
      </w:pPr>
      <w:hyperlink r:id="rId15" w:history="1">
        <w:r w:rsidR="004C2D1B" w:rsidRPr="004C2D1B">
          <w:rPr>
            <w:color w:val="0000FF"/>
            <w:u w:val="single"/>
          </w:rPr>
          <w:t>https://www.americansouthwest.net/arizona/lake-havasu/index.html</w:t>
        </w:r>
      </w:hyperlink>
    </w:p>
    <w:p w14:paraId="0ED4F5D9" w14:textId="77777777" w:rsidR="006258A6" w:rsidRPr="00690CA0" w:rsidRDefault="00836215" w:rsidP="00555DCC">
      <w:pPr>
        <w:ind w:firstLine="0"/>
        <w:rPr>
          <w:rFonts w:cstheme="minorHAnsi"/>
        </w:rPr>
      </w:pPr>
      <w:r w:rsidRPr="00690CA0">
        <w:rPr>
          <w:rFonts w:cstheme="minorHAnsi"/>
          <w:color w:val="222222"/>
          <w:shd w:val="clear" w:color="auto" w:fill="FFFFFF"/>
        </w:rPr>
        <w:tab/>
      </w:r>
    </w:p>
    <w:p w14:paraId="1AE8479F" w14:textId="77777777" w:rsidR="008D48AF" w:rsidRDefault="00836215" w:rsidP="00555DCC">
      <w:pPr>
        <w:ind w:firstLine="0"/>
      </w:pPr>
      <w:r>
        <w:tab/>
      </w:r>
    </w:p>
    <w:p w14:paraId="5C1064AB" w14:textId="77777777" w:rsidR="007D1968" w:rsidRPr="007D1968" w:rsidRDefault="00836215" w:rsidP="00555DCC">
      <w:pPr>
        <w:ind w:firstLine="0"/>
      </w:pPr>
      <w:r>
        <w:tab/>
      </w:r>
    </w:p>
    <w:p w14:paraId="7BF2E004" w14:textId="77777777" w:rsidR="002019D0" w:rsidRPr="00CC0A77" w:rsidRDefault="00836215" w:rsidP="002019D0">
      <w:pPr>
        <w:ind w:firstLine="0"/>
        <w:rPr>
          <w:b/>
        </w:rPr>
      </w:pPr>
      <w:r w:rsidRPr="002019D0">
        <w:rPr>
          <w:b/>
        </w:rPr>
        <w:t xml:space="preserve"> </w:t>
      </w:r>
    </w:p>
    <w:p w14:paraId="2F88E8DF" w14:textId="77777777" w:rsidR="002019D0" w:rsidRPr="002019D0" w:rsidRDefault="00836215" w:rsidP="002019D0">
      <w:pPr>
        <w:ind w:firstLine="0"/>
      </w:pPr>
      <w:r>
        <w:tab/>
      </w:r>
    </w:p>
    <w:p w14:paraId="325A90C0" w14:textId="77777777" w:rsidR="007B3567" w:rsidRPr="00C16243" w:rsidRDefault="007B3567" w:rsidP="0058596F"/>
    <w:sectPr w:rsidR="007B3567" w:rsidRPr="00C16243" w:rsidSect="00AA528E">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4A60BC" w14:textId="77777777" w:rsidR="002A464F" w:rsidRDefault="002A464F">
      <w:pPr>
        <w:spacing w:line="240" w:lineRule="auto"/>
      </w:pPr>
      <w:r>
        <w:separator/>
      </w:r>
    </w:p>
  </w:endnote>
  <w:endnote w:type="continuationSeparator" w:id="0">
    <w:p w14:paraId="15568792" w14:textId="77777777" w:rsidR="002A464F" w:rsidRDefault="002A464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139F9A" w14:textId="77777777" w:rsidR="00AA528E" w:rsidRDefault="00AA52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525A28" w14:textId="77777777" w:rsidR="00AA528E" w:rsidRDefault="00AA528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B2C55F" w14:textId="77777777" w:rsidR="00AA528E" w:rsidRDefault="00AA52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2309CE" w14:textId="77777777" w:rsidR="002A464F" w:rsidRDefault="002A464F">
      <w:pPr>
        <w:spacing w:line="240" w:lineRule="auto"/>
      </w:pPr>
      <w:r>
        <w:separator/>
      </w:r>
    </w:p>
  </w:footnote>
  <w:footnote w:type="continuationSeparator" w:id="0">
    <w:p w14:paraId="0D025DC9" w14:textId="77777777" w:rsidR="002A464F" w:rsidRDefault="002A464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0BA5A8" w14:textId="77777777" w:rsidR="00AA528E" w:rsidRDefault="00AA528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D05D22" w14:textId="77777777" w:rsidR="00AA528E" w:rsidRDefault="00AA528E">
    <w:pPr>
      <w:pStyle w:val="Header"/>
    </w:pPr>
    <w:r>
      <w:t xml:space="preserve">Last Name  </w:t>
    </w:r>
    <w:sdt>
      <w:sdtPr>
        <w:id w:val="-174101458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201B2F">
          <w:rPr>
            <w:noProof/>
          </w:rPr>
          <w:t>9</w:t>
        </w:r>
        <w:r>
          <w:rPr>
            <w:noProof/>
          </w:rPr>
          <w:fldChar w:fldCharType="end"/>
        </w:r>
      </w:sdtContent>
    </w:sdt>
  </w:p>
  <w:p w14:paraId="6991AEAD" w14:textId="77777777" w:rsidR="00E614DD" w:rsidRDefault="00E614D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583020" w14:textId="77777777" w:rsidR="00AA528E" w:rsidRDefault="00AA528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37B7A93"/>
    <w:multiLevelType w:val="multilevel"/>
    <w:tmpl w:val="3A4CB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29E3C4C"/>
    <w:multiLevelType w:val="hybridMultilevel"/>
    <w:tmpl w:val="6256DC96"/>
    <w:lvl w:ilvl="0" w:tplc="E97A6DA4">
      <w:start w:val="1"/>
      <w:numFmt w:val="lowerLetter"/>
      <w:pStyle w:val="TableNote"/>
      <w:suff w:val="space"/>
      <w:lvlText w:val="%1."/>
      <w:lvlJc w:val="left"/>
      <w:pPr>
        <w:ind w:left="0" w:firstLine="720"/>
      </w:pPr>
      <w:rPr>
        <w:rFonts w:hint="default"/>
      </w:rPr>
    </w:lvl>
    <w:lvl w:ilvl="1" w:tplc="A754E032" w:tentative="1">
      <w:start w:val="1"/>
      <w:numFmt w:val="lowerLetter"/>
      <w:lvlText w:val="%2."/>
      <w:lvlJc w:val="left"/>
      <w:pPr>
        <w:ind w:left="2160" w:hanging="360"/>
      </w:pPr>
    </w:lvl>
    <w:lvl w:ilvl="2" w:tplc="95DEE0B8" w:tentative="1">
      <w:start w:val="1"/>
      <w:numFmt w:val="lowerRoman"/>
      <w:lvlText w:val="%3."/>
      <w:lvlJc w:val="right"/>
      <w:pPr>
        <w:ind w:left="2880" w:hanging="180"/>
      </w:pPr>
    </w:lvl>
    <w:lvl w:ilvl="3" w:tplc="779ABF18" w:tentative="1">
      <w:start w:val="1"/>
      <w:numFmt w:val="decimal"/>
      <w:lvlText w:val="%4."/>
      <w:lvlJc w:val="left"/>
      <w:pPr>
        <w:ind w:left="3600" w:hanging="360"/>
      </w:pPr>
    </w:lvl>
    <w:lvl w:ilvl="4" w:tplc="AD7618F8" w:tentative="1">
      <w:start w:val="1"/>
      <w:numFmt w:val="lowerLetter"/>
      <w:lvlText w:val="%5."/>
      <w:lvlJc w:val="left"/>
      <w:pPr>
        <w:ind w:left="4320" w:hanging="360"/>
      </w:pPr>
    </w:lvl>
    <w:lvl w:ilvl="5" w:tplc="6BBA21F4" w:tentative="1">
      <w:start w:val="1"/>
      <w:numFmt w:val="lowerRoman"/>
      <w:lvlText w:val="%6."/>
      <w:lvlJc w:val="right"/>
      <w:pPr>
        <w:ind w:left="5040" w:hanging="180"/>
      </w:pPr>
    </w:lvl>
    <w:lvl w:ilvl="6" w:tplc="1A3849B6" w:tentative="1">
      <w:start w:val="1"/>
      <w:numFmt w:val="decimal"/>
      <w:lvlText w:val="%7."/>
      <w:lvlJc w:val="left"/>
      <w:pPr>
        <w:ind w:left="5760" w:hanging="360"/>
      </w:pPr>
    </w:lvl>
    <w:lvl w:ilvl="7" w:tplc="3FEEF904" w:tentative="1">
      <w:start w:val="1"/>
      <w:numFmt w:val="lowerLetter"/>
      <w:lvlText w:val="%8."/>
      <w:lvlJc w:val="left"/>
      <w:pPr>
        <w:ind w:left="6480" w:hanging="360"/>
      </w:pPr>
    </w:lvl>
    <w:lvl w:ilvl="8" w:tplc="A238ADA8" w:tentative="1">
      <w:start w:val="1"/>
      <w:numFmt w:val="lowerRoman"/>
      <w:lvlText w:val="%9."/>
      <w:lvlJc w:val="right"/>
      <w:pPr>
        <w:ind w:left="7200" w:hanging="180"/>
      </w:pPr>
    </w:lvl>
  </w:abstractNum>
  <w:abstractNum w:abstractNumId="14"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B1B5787"/>
    <w:multiLevelType w:val="multilevel"/>
    <w:tmpl w:val="4572ABF8"/>
    <w:numStyleLink w:val="MLAOutline"/>
  </w:abstractNum>
  <w:abstractNum w:abstractNumId="20"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8"/>
  </w:num>
  <w:num w:numId="13">
    <w:abstractNumId w:val="19"/>
  </w:num>
  <w:num w:numId="14">
    <w:abstractNumId w:val="15"/>
  </w:num>
  <w:num w:numId="15">
    <w:abstractNumId w:val="21"/>
  </w:num>
  <w:num w:numId="16">
    <w:abstractNumId w:val="17"/>
  </w:num>
  <w:num w:numId="17">
    <w:abstractNumId w:val="12"/>
  </w:num>
  <w:num w:numId="18">
    <w:abstractNumId w:val="10"/>
  </w:num>
  <w:num w:numId="19">
    <w:abstractNumId w:val="16"/>
  </w:num>
  <w:num w:numId="20">
    <w:abstractNumId w:val="22"/>
  </w:num>
  <w:num w:numId="21">
    <w:abstractNumId w:val="14"/>
  </w:num>
  <w:num w:numId="22">
    <w:abstractNumId w:val="20"/>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5"/>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166A4"/>
    <w:rsid w:val="0002774E"/>
    <w:rsid w:val="000304D4"/>
    <w:rsid w:val="00034C2E"/>
    <w:rsid w:val="00040CBB"/>
    <w:rsid w:val="000473C9"/>
    <w:rsid w:val="00053306"/>
    <w:rsid w:val="00057213"/>
    <w:rsid w:val="00061258"/>
    <w:rsid w:val="0006435E"/>
    <w:rsid w:val="00067FB3"/>
    <w:rsid w:val="0008705B"/>
    <w:rsid w:val="000908FA"/>
    <w:rsid w:val="0009146A"/>
    <w:rsid w:val="000A4AAE"/>
    <w:rsid w:val="000A6DA3"/>
    <w:rsid w:val="000B1F16"/>
    <w:rsid w:val="000B2C1B"/>
    <w:rsid w:val="000B78C8"/>
    <w:rsid w:val="000D29FE"/>
    <w:rsid w:val="000D3850"/>
    <w:rsid w:val="000E095A"/>
    <w:rsid w:val="000E3894"/>
    <w:rsid w:val="00102551"/>
    <w:rsid w:val="0010387B"/>
    <w:rsid w:val="001064A0"/>
    <w:rsid w:val="00111B23"/>
    <w:rsid w:val="00115069"/>
    <w:rsid w:val="00115927"/>
    <w:rsid w:val="001171F4"/>
    <w:rsid w:val="001218DB"/>
    <w:rsid w:val="00133693"/>
    <w:rsid w:val="00140345"/>
    <w:rsid w:val="001463B2"/>
    <w:rsid w:val="00154C7F"/>
    <w:rsid w:val="001556C2"/>
    <w:rsid w:val="00164E9A"/>
    <w:rsid w:val="00185BA8"/>
    <w:rsid w:val="00186783"/>
    <w:rsid w:val="00194279"/>
    <w:rsid w:val="001977C7"/>
    <w:rsid w:val="001A1BBD"/>
    <w:rsid w:val="001B0B12"/>
    <w:rsid w:val="001B4D91"/>
    <w:rsid w:val="001D48F2"/>
    <w:rsid w:val="001D6456"/>
    <w:rsid w:val="001E0F36"/>
    <w:rsid w:val="001E3DB8"/>
    <w:rsid w:val="001E7E86"/>
    <w:rsid w:val="001F3492"/>
    <w:rsid w:val="001F62C0"/>
    <w:rsid w:val="00200185"/>
    <w:rsid w:val="002019D0"/>
    <w:rsid w:val="00201B2F"/>
    <w:rsid w:val="00204B72"/>
    <w:rsid w:val="00205A8E"/>
    <w:rsid w:val="00205A92"/>
    <w:rsid w:val="00214492"/>
    <w:rsid w:val="00232AA0"/>
    <w:rsid w:val="00245E02"/>
    <w:rsid w:val="00260E94"/>
    <w:rsid w:val="0026487F"/>
    <w:rsid w:val="00265B76"/>
    <w:rsid w:val="00271DAA"/>
    <w:rsid w:val="002771E5"/>
    <w:rsid w:val="002810B7"/>
    <w:rsid w:val="00283FC2"/>
    <w:rsid w:val="002A464F"/>
    <w:rsid w:val="002C28AB"/>
    <w:rsid w:val="002C65D9"/>
    <w:rsid w:val="002D1895"/>
    <w:rsid w:val="002E71EA"/>
    <w:rsid w:val="002E7FCE"/>
    <w:rsid w:val="002F562C"/>
    <w:rsid w:val="002F6EC8"/>
    <w:rsid w:val="003236EF"/>
    <w:rsid w:val="00343329"/>
    <w:rsid w:val="0034527F"/>
    <w:rsid w:val="0035153A"/>
    <w:rsid w:val="00353B66"/>
    <w:rsid w:val="00364805"/>
    <w:rsid w:val="00365269"/>
    <w:rsid w:val="00365FE3"/>
    <w:rsid w:val="00367C25"/>
    <w:rsid w:val="00370C86"/>
    <w:rsid w:val="003A4A2F"/>
    <w:rsid w:val="003A5E6D"/>
    <w:rsid w:val="003A6A13"/>
    <w:rsid w:val="003B01A3"/>
    <w:rsid w:val="003B0514"/>
    <w:rsid w:val="003B63E2"/>
    <w:rsid w:val="003D1C61"/>
    <w:rsid w:val="003D32F9"/>
    <w:rsid w:val="003E10E8"/>
    <w:rsid w:val="003E3167"/>
    <w:rsid w:val="003F3320"/>
    <w:rsid w:val="003F4F4C"/>
    <w:rsid w:val="0040452A"/>
    <w:rsid w:val="00405F62"/>
    <w:rsid w:val="00414032"/>
    <w:rsid w:val="00415023"/>
    <w:rsid w:val="00422615"/>
    <w:rsid w:val="00442FE7"/>
    <w:rsid w:val="00451445"/>
    <w:rsid w:val="0045251F"/>
    <w:rsid w:val="00456604"/>
    <w:rsid w:val="00466DBF"/>
    <w:rsid w:val="00466F8E"/>
    <w:rsid w:val="00467AFF"/>
    <w:rsid w:val="00485CD7"/>
    <w:rsid w:val="00491B55"/>
    <w:rsid w:val="00493B65"/>
    <w:rsid w:val="00495990"/>
    <w:rsid w:val="004A2274"/>
    <w:rsid w:val="004A2675"/>
    <w:rsid w:val="004A72F7"/>
    <w:rsid w:val="004B2163"/>
    <w:rsid w:val="004C0329"/>
    <w:rsid w:val="004C2D1B"/>
    <w:rsid w:val="004C35C1"/>
    <w:rsid w:val="004C71DD"/>
    <w:rsid w:val="004D69FB"/>
    <w:rsid w:val="004F10B5"/>
    <w:rsid w:val="004F7139"/>
    <w:rsid w:val="0050080A"/>
    <w:rsid w:val="00503259"/>
    <w:rsid w:val="00506CA9"/>
    <w:rsid w:val="00520FE3"/>
    <w:rsid w:val="0052146D"/>
    <w:rsid w:val="00540E4B"/>
    <w:rsid w:val="00546221"/>
    <w:rsid w:val="005525EB"/>
    <w:rsid w:val="00555DCC"/>
    <w:rsid w:val="00556032"/>
    <w:rsid w:val="00557E9E"/>
    <w:rsid w:val="00560391"/>
    <w:rsid w:val="005608A5"/>
    <w:rsid w:val="00564F54"/>
    <w:rsid w:val="00565D4C"/>
    <w:rsid w:val="00565F48"/>
    <w:rsid w:val="0057093C"/>
    <w:rsid w:val="005735C0"/>
    <w:rsid w:val="005739D4"/>
    <w:rsid w:val="005752FC"/>
    <w:rsid w:val="0058596F"/>
    <w:rsid w:val="00590819"/>
    <w:rsid w:val="00590D71"/>
    <w:rsid w:val="005B0F0A"/>
    <w:rsid w:val="005C340F"/>
    <w:rsid w:val="005D0B47"/>
    <w:rsid w:val="005D4FDB"/>
    <w:rsid w:val="005E6EF2"/>
    <w:rsid w:val="005F29BF"/>
    <w:rsid w:val="005F31D2"/>
    <w:rsid w:val="00602E3E"/>
    <w:rsid w:val="006044CD"/>
    <w:rsid w:val="00606267"/>
    <w:rsid w:val="0061251C"/>
    <w:rsid w:val="006137C3"/>
    <w:rsid w:val="00613C77"/>
    <w:rsid w:val="006146F3"/>
    <w:rsid w:val="00620657"/>
    <w:rsid w:val="006258A6"/>
    <w:rsid w:val="00637E3B"/>
    <w:rsid w:val="00640D6C"/>
    <w:rsid w:val="0064263A"/>
    <w:rsid w:val="0065208C"/>
    <w:rsid w:val="00657AC9"/>
    <w:rsid w:val="00667852"/>
    <w:rsid w:val="00680ED1"/>
    <w:rsid w:val="00681622"/>
    <w:rsid w:val="006843FE"/>
    <w:rsid w:val="006855F4"/>
    <w:rsid w:val="00685FB6"/>
    <w:rsid w:val="00690B00"/>
    <w:rsid w:val="00690CA0"/>
    <w:rsid w:val="00691A16"/>
    <w:rsid w:val="00691EC1"/>
    <w:rsid w:val="006A3E98"/>
    <w:rsid w:val="006A55DF"/>
    <w:rsid w:val="006B0000"/>
    <w:rsid w:val="006C5070"/>
    <w:rsid w:val="006C5205"/>
    <w:rsid w:val="007029EA"/>
    <w:rsid w:val="00707773"/>
    <w:rsid w:val="00715208"/>
    <w:rsid w:val="0071770D"/>
    <w:rsid w:val="00730C0D"/>
    <w:rsid w:val="007315EA"/>
    <w:rsid w:val="00742588"/>
    <w:rsid w:val="00747375"/>
    <w:rsid w:val="00750A4E"/>
    <w:rsid w:val="007612C2"/>
    <w:rsid w:val="00764F52"/>
    <w:rsid w:val="00766182"/>
    <w:rsid w:val="00774D1F"/>
    <w:rsid w:val="00780DB6"/>
    <w:rsid w:val="00782211"/>
    <w:rsid w:val="0078514B"/>
    <w:rsid w:val="007938AB"/>
    <w:rsid w:val="00793EF9"/>
    <w:rsid w:val="007A0D02"/>
    <w:rsid w:val="007A70B2"/>
    <w:rsid w:val="007A7B80"/>
    <w:rsid w:val="007B3567"/>
    <w:rsid w:val="007B7BCF"/>
    <w:rsid w:val="007C53FB"/>
    <w:rsid w:val="007D0BD9"/>
    <w:rsid w:val="007D1968"/>
    <w:rsid w:val="007D3DEA"/>
    <w:rsid w:val="007D5D3B"/>
    <w:rsid w:val="007E05BC"/>
    <w:rsid w:val="007E08D0"/>
    <w:rsid w:val="007E2814"/>
    <w:rsid w:val="007F3920"/>
    <w:rsid w:val="007F7AF9"/>
    <w:rsid w:val="00800097"/>
    <w:rsid w:val="0080055E"/>
    <w:rsid w:val="008067AF"/>
    <w:rsid w:val="00813B63"/>
    <w:rsid w:val="008166CA"/>
    <w:rsid w:val="008226FD"/>
    <w:rsid w:val="00834F6C"/>
    <w:rsid w:val="00836215"/>
    <w:rsid w:val="008602F7"/>
    <w:rsid w:val="00860929"/>
    <w:rsid w:val="00870239"/>
    <w:rsid w:val="008712EF"/>
    <w:rsid w:val="00871862"/>
    <w:rsid w:val="00875BF2"/>
    <w:rsid w:val="00892BCD"/>
    <w:rsid w:val="00892CA0"/>
    <w:rsid w:val="00894588"/>
    <w:rsid w:val="00894C21"/>
    <w:rsid w:val="008A07F4"/>
    <w:rsid w:val="008B0FF1"/>
    <w:rsid w:val="008B1695"/>
    <w:rsid w:val="008B1F34"/>
    <w:rsid w:val="008B7D18"/>
    <w:rsid w:val="008C0F04"/>
    <w:rsid w:val="008C17CF"/>
    <w:rsid w:val="008D48AF"/>
    <w:rsid w:val="008E75AD"/>
    <w:rsid w:val="008F1F97"/>
    <w:rsid w:val="008F4052"/>
    <w:rsid w:val="009064DC"/>
    <w:rsid w:val="009073AB"/>
    <w:rsid w:val="0091028F"/>
    <w:rsid w:val="00910AB3"/>
    <w:rsid w:val="0091277D"/>
    <w:rsid w:val="00925203"/>
    <w:rsid w:val="00927708"/>
    <w:rsid w:val="009309FD"/>
    <w:rsid w:val="00972B1F"/>
    <w:rsid w:val="009811E6"/>
    <w:rsid w:val="00982E8F"/>
    <w:rsid w:val="00983DDB"/>
    <w:rsid w:val="00985A65"/>
    <w:rsid w:val="0098667C"/>
    <w:rsid w:val="00990058"/>
    <w:rsid w:val="009960E4"/>
    <w:rsid w:val="00996C82"/>
    <w:rsid w:val="009A6DF3"/>
    <w:rsid w:val="009A7913"/>
    <w:rsid w:val="009B5AF4"/>
    <w:rsid w:val="009C00AE"/>
    <w:rsid w:val="009C259B"/>
    <w:rsid w:val="009C6EBB"/>
    <w:rsid w:val="009D1ABA"/>
    <w:rsid w:val="009D1BE2"/>
    <w:rsid w:val="009D4EB3"/>
    <w:rsid w:val="009D67E9"/>
    <w:rsid w:val="009F346E"/>
    <w:rsid w:val="00A0352C"/>
    <w:rsid w:val="00A07616"/>
    <w:rsid w:val="00A1560A"/>
    <w:rsid w:val="00A31F00"/>
    <w:rsid w:val="00A35425"/>
    <w:rsid w:val="00A35B95"/>
    <w:rsid w:val="00A408A8"/>
    <w:rsid w:val="00A47F5B"/>
    <w:rsid w:val="00A66D06"/>
    <w:rsid w:val="00A7789E"/>
    <w:rsid w:val="00A80C82"/>
    <w:rsid w:val="00A81D42"/>
    <w:rsid w:val="00A8777C"/>
    <w:rsid w:val="00A92725"/>
    <w:rsid w:val="00A97E8F"/>
    <w:rsid w:val="00AA528E"/>
    <w:rsid w:val="00AA68C2"/>
    <w:rsid w:val="00AA7134"/>
    <w:rsid w:val="00AB324A"/>
    <w:rsid w:val="00AC029B"/>
    <w:rsid w:val="00AC7ACB"/>
    <w:rsid w:val="00AD2491"/>
    <w:rsid w:val="00AD3F31"/>
    <w:rsid w:val="00AD59F1"/>
    <w:rsid w:val="00AD7632"/>
    <w:rsid w:val="00AE6388"/>
    <w:rsid w:val="00B0311A"/>
    <w:rsid w:val="00B039B9"/>
    <w:rsid w:val="00B10293"/>
    <w:rsid w:val="00B13D1B"/>
    <w:rsid w:val="00B21A1A"/>
    <w:rsid w:val="00B2657C"/>
    <w:rsid w:val="00B319CD"/>
    <w:rsid w:val="00B41656"/>
    <w:rsid w:val="00B46C7F"/>
    <w:rsid w:val="00B55A8B"/>
    <w:rsid w:val="00B72D91"/>
    <w:rsid w:val="00B72DEE"/>
    <w:rsid w:val="00B76378"/>
    <w:rsid w:val="00B818DF"/>
    <w:rsid w:val="00B83FF8"/>
    <w:rsid w:val="00B86269"/>
    <w:rsid w:val="00BA1BAA"/>
    <w:rsid w:val="00BA354B"/>
    <w:rsid w:val="00BC263E"/>
    <w:rsid w:val="00BC7288"/>
    <w:rsid w:val="00BC7BA9"/>
    <w:rsid w:val="00BD0443"/>
    <w:rsid w:val="00BD5AD0"/>
    <w:rsid w:val="00BD7BE8"/>
    <w:rsid w:val="00BE41CF"/>
    <w:rsid w:val="00BF02F3"/>
    <w:rsid w:val="00C008A2"/>
    <w:rsid w:val="00C020C9"/>
    <w:rsid w:val="00C0444A"/>
    <w:rsid w:val="00C16243"/>
    <w:rsid w:val="00C22AC0"/>
    <w:rsid w:val="00C27B31"/>
    <w:rsid w:val="00C3384F"/>
    <w:rsid w:val="00C42095"/>
    <w:rsid w:val="00C452DC"/>
    <w:rsid w:val="00C4587F"/>
    <w:rsid w:val="00C55347"/>
    <w:rsid w:val="00C62CC6"/>
    <w:rsid w:val="00C6337F"/>
    <w:rsid w:val="00C9174F"/>
    <w:rsid w:val="00CB1F85"/>
    <w:rsid w:val="00CB20DD"/>
    <w:rsid w:val="00CB63FE"/>
    <w:rsid w:val="00CB73E3"/>
    <w:rsid w:val="00CB7AFD"/>
    <w:rsid w:val="00CC0A77"/>
    <w:rsid w:val="00CD0FEB"/>
    <w:rsid w:val="00CD3FEE"/>
    <w:rsid w:val="00CE3A39"/>
    <w:rsid w:val="00CF5D19"/>
    <w:rsid w:val="00D05A7B"/>
    <w:rsid w:val="00D1385E"/>
    <w:rsid w:val="00D17A9A"/>
    <w:rsid w:val="00D2340B"/>
    <w:rsid w:val="00D32801"/>
    <w:rsid w:val="00D43826"/>
    <w:rsid w:val="00D52117"/>
    <w:rsid w:val="00D5693D"/>
    <w:rsid w:val="00D61ADD"/>
    <w:rsid w:val="00D8200E"/>
    <w:rsid w:val="00D83A49"/>
    <w:rsid w:val="00D84F80"/>
    <w:rsid w:val="00D87F75"/>
    <w:rsid w:val="00D90081"/>
    <w:rsid w:val="00D95946"/>
    <w:rsid w:val="00DA6D68"/>
    <w:rsid w:val="00DB0D39"/>
    <w:rsid w:val="00DB4192"/>
    <w:rsid w:val="00DC0310"/>
    <w:rsid w:val="00DD4857"/>
    <w:rsid w:val="00DE13D4"/>
    <w:rsid w:val="00DE5D3A"/>
    <w:rsid w:val="00DF1398"/>
    <w:rsid w:val="00E14005"/>
    <w:rsid w:val="00E247A6"/>
    <w:rsid w:val="00E327B2"/>
    <w:rsid w:val="00E37A9D"/>
    <w:rsid w:val="00E45AF8"/>
    <w:rsid w:val="00E46105"/>
    <w:rsid w:val="00E614DD"/>
    <w:rsid w:val="00E627B4"/>
    <w:rsid w:val="00E67631"/>
    <w:rsid w:val="00E73C2F"/>
    <w:rsid w:val="00E84D2B"/>
    <w:rsid w:val="00E8762B"/>
    <w:rsid w:val="00E93503"/>
    <w:rsid w:val="00E97893"/>
    <w:rsid w:val="00EA5CCA"/>
    <w:rsid w:val="00EB282B"/>
    <w:rsid w:val="00EB4218"/>
    <w:rsid w:val="00EC0EA5"/>
    <w:rsid w:val="00ED3469"/>
    <w:rsid w:val="00ED4FE4"/>
    <w:rsid w:val="00EE691F"/>
    <w:rsid w:val="00EE7CCD"/>
    <w:rsid w:val="00F12AB4"/>
    <w:rsid w:val="00F149C6"/>
    <w:rsid w:val="00F1527A"/>
    <w:rsid w:val="00F223C9"/>
    <w:rsid w:val="00F327A8"/>
    <w:rsid w:val="00F35729"/>
    <w:rsid w:val="00F36EB4"/>
    <w:rsid w:val="00F556A4"/>
    <w:rsid w:val="00F563B5"/>
    <w:rsid w:val="00F56EA3"/>
    <w:rsid w:val="00F605A8"/>
    <w:rsid w:val="00F641A0"/>
    <w:rsid w:val="00F65AA7"/>
    <w:rsid w:val="00F6773D"/>
    <w:rsid w:val="00F70ED5"/>
    <w:rsid w:val="00F72865"/>
    <w:rsid w:val="00F76C2F"/>
    <w:rsid w:val="00F82BEC"/>
    <w:rsid w:val="00F83220"/>
    <w:rsid w:val="00F83CBC"/>
    <w:rsid w:val="00F86987"/>
    <w:rsid w:val="00F90943"/>
    <w:rsid w:val="00F9444C"/>
    <w:rsid w:val="00F95342"/>
    <w:rsid w:val="00FB032C"/>
    <w:rsid w:val="00FC7370"/>
    <w:rsid w:val="00FC753E"/>
    <w:rsid w:val="00FD2BB7"/>
    <w:rsid w:val="00FD2F63"/>
    <w:rsid w:val="00FD6196"/>
    <w:rsid w:val="00FE7350"/>
    <w:rsid w:val="00FF15A0"/>
    <w:rsid w:val="00FF2B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F19A2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customStyle="1" w:styleId="mi">
    <w:name w:val="mi"/>
    <w:basedOn w:val="DefaultParagraphFont"/>
    <w:rsid w:val="00034C2E"/>
  </w:style>
  <w:style w:type="character" w:customStyle="1" w:styleId="mo">
    <w:name w:val="mo"/>
    <w:basedOn w:val="DefaultParagraphFont"/>
    <w:rsid w:val="00034C2E"/>
  </w:style>
  <w:style w:type="character" w:customStyle="1" w:styleId="mn">
    <w:name w:val="mn"/>
    <w:basedOn w:val="DefaultParagraphFont"/>
    <w:rsid w:val="00034C2E"/>
  </w:style>
  <w:style w:type="character" w:styleId="Hyperlink">
    <w:name w:val="Hyperlink"/>
    <w:basedOn w:val="DefaultParagraphFont"/>
    <w:uiPriority w:val="99"/>
    <w:unhideWhenUsed/>
    <w:rsid w:val="007D0BD9"/>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tools.wmflabs.org/geohack/geohack.php?pagename=Lake_Havasu_City,_Arizona&amp;params=34_29_24_N_114_18_32_W_type:city" TargetMode="External"/><Relationship Id="rId13" Type="http://schemas.openxmlformats.org/officeDocument/2006/relationships/hyperlink" Target="https://www.azfamily.com/lifestyle/whats_in_a_name/what-s-in-a-name-lake-havasu-city/article_c509368a-dbf9-11e9-905b-37a71ef110bf.html"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www.britannica.com/place/Lake-Havasu-City"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desertusa.com/desert-arizona/exploring-lake-havasu.html"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americansouthwest.net/arizona/lake-havasu/index.html" TargetMode="External"/><Relationship Id="rId23" Type="http://schemas.openxmlformats.org/officeDocument/2006/relationships/glossaryDocument" Target="glossary/document.xml"/><Relationship Id="rId10" Type="http://schemas.openxmlformats.org/officeDocument/2006/relationships/hyperlink" Target="https://www.westjetmagazine.com/story/article/lake-havasu"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www.thecrazytourist.com/15-best-things-to-do-in-lake-havasu-city-az/" TargetMode="External"/><Relationship Id="rId14" Type="http://schemas.openxmlformats.org/officeDocument/2006/relationships/hyperlink" Target="https://datausa.io/profile/geo/lake-havasu-city-az/" TargetMode="External"/><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3B0CC2">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3B0CC2">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3B0CC2">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3B0CC2">
          <w:pPr>
            <w:pStyle w:val="2EB449EEE1B24578B2F5D2D1AF42B15F"/>
          </w:pPr>
          <w:r>
            <w:t>Date</w:t>
          </w:r>
        </w:p>
      </w:docPartBody>
    </w:docPart>
    <w:docPart>
      <w:docPartPr>
        <w:name w:val="F92AED477A7D471BA55BA623325447EB"/>
        <w:category>
          <w:name w:val="General"/>
          <w:gallery w:val="placeholder"/>
        </w:category>
        <w:types>
          <w:type w:val="bbPlcHdr"/>
        </w:types>
        <w:behaviors>
          <w:behavior w:val="content"/>
        </w:behaviors>
        <w:guid w:val="{3F267A25-5AD0-4D72-9CB9-1450035BC8C2}"/>
      </w:docPartPr>
      <w:docPartBody>
        <w:p w:rsidR="004045A1" w:rsidRDefault="0038584A" w:rsidP="0038584A">
          <w:pPr>
            <w:pStyle w:val="F92AED477A7D471BA55BA623325447EB"/>
          </w:pPr>
          <w:r>
            <w:t>Your Name</w:t>
          </w:r>
        </w:p>
      </w:docPartBody>
    </w:docPart>
    <w:docPart>
      <w:docPartPr>
        <w:name w:val="2940CE153C144B549D0CDE431FCCFE49"/>
        <w:category>
          <w:name w:val="General"/>
          <w:gallery w:val="placeholder"/>
        </w:category>
        <w:types>
          <w:type w:val="bbPlcHdr"/>
        </w:types>
        <w:behaviors>
          <w:behavior w:val="content"/>
        </w:behaviors>
        <w:guid w:val="{5394ABC4-2856-4A2B-A047-83AE3D10D34B}"/>
      </w:docPartPr>
      <w:docPartBody>
        <w:p w:rsidR="004045A1" w:rsidRDefault="0038584A" w:rsidP="0038584A">
          <w:pPr>
            <w:pStyle w:val="2940CE153C144B549D0CDE431FCCFE49"/>
          </w:pPr>
          <w:r>
            <w:t>Instructor Name</w:t>
          </w:r>
        </w:p>
      </w:docPartBody>
    </w:docPart>
    <w:docPart>
      <w:docPartPr>
        <w:name w:val="62C105A6D2474ADC895431A27CDE4BDB"/>
        <w:category>
          <w:name w:val="General"/>
          <w:gallery w:val="placeholder"/>
        </w:category>
        <w:types>
          <w:type w:val="bbPlcHdr"/>
        </w:types>
        <w:behaviors>
          <w:behavior w:val="content"/>
        </w:behaviors>
        <w:guid w:val="{2C4D5CE2-0554-4DBA-B364-48BAD2EE620B}"/>
      </w:docPartPr>
      <w:docPartBody>
        <w:p w:rsidR="004045A1" w:rsidRDefault="0038584A" w:rsidP="0038584A">
          <w:pPr>
            <w:pStyle w:val="62C105A6D2474ADC895431A27CDE4BDB"/>
          </w:pPr>
          <w:r>
            <w:t>Course Number</w:t>
          </w:r>
        </w:p>
      </w:docPartBody>
    </w:docPart>
    <w:docPart>
      <w:docPartPr>
        <w:name w:val="4269DCA7230446BFBA0E0107A286FFC8"/>
        <w:category>
          <w:name w:val="General"/>
          <w:gallery w:val="placeholder"/>
        </w:category>
        <w:types>
          <w:type w:val="bbPlcHdr"/>
        </w:types>
        <w:behaviors>
          <w:behavior w:val="content"/>
        </w:behaviors>
        <w:guid w:val="{664DDED8-1C53-4BA8-A1DB-F2612E637AD4}"/>
      </w:docPartPr>
      <w:docPartBody>
        <w:p w:rsidR="004045A1" w:rsidRDefault="0038584A" w:rsidP="0038584A">
          <w:pPr>
            <w:pStyle w:val="4269DCA7230446BFBA0E0107A286FFC8"/>
          </w:pPr>
          <w: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05232C"/>
    <w:rsid w:val="001064AD"/>
    <w:rsid w:val="00276C64"/>
    <w:rsid w:val="002E3818"/>
    <w:rsid w:val="003729CB"/>
    <w:rsid w:val="003759D8"/>
    <w:rsid w:val="0038584A"/>
    <w:rsid w:val="003A0181"/>
    <w:rsid w:val="003B0CC2"/>
    <w:rsid w:val="004045A1"/>
    <w:rsid w:val="00507685"/>
    <w:rsid w:val="0051389D"/>
    <w:rsid w:val="005A3EFE"/>
    <w:rsid w:val="00765F95"/>
    <w:rsid w:val="007E0573"/>
    <w:rsid w:val="008147E5"/>
    <w:rsid w:val="008459D4"/>
    <w:rsid w:val="00870D6F"/>
    <w:rsid w:val="0089672B"/>
    <w:rsid w:val="008F31C1"/>
    <w:rsid w:val="00974CD4"/>
    <w:rsid w:val="009B77CB"/>
    <w:rsid w:val="00A06FEB"/>
    <w:rsid w:val="00A8605E"/>
    <w:rsid w:val="00B02344"/>
    <w:rsid w:val="00B1634E"/>
    <w:rsid w:val="00B31BD7"/>
    <w:rsid w:val="00BF0779"/>
    <w:rsid w:val="00CE4635"/>
    <w:rsid w:val="00D51C20"/>
    <w:rsid w:val="00DF3A8C"/>
    <w:rsid w:val="00E42301"/>
    <w:rsid w:val="00E5285A"/>
    <w:rsid w:val="00F34D7F"/>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 w:type="paragraph" w:customStyle="1" w:styleId="F92AED477A7D471BA55BA623325447EB">
    <w:name w:val="F92AED477A7D471BA55BA623325447EB"/>
    <w:rsid w:val="0038584A"/>
  </w:style>
  <w:style w:type="paragraph" w:customStyle="1" w:styleId="2940CE153C144B549D0CDE431FCCFE49">
    <w:name w:val="2940CE153C144B549D0CDE431FCCFE49"/>
    <w:rsid w:val="0038584A"/>
  </w:style>
  <w:style w:type="paragraph" w:customStyle="1" w:styleId="62C105A6D2474ADC895431A27CDE4BDB">
    <w:name w:val="62C105A6D2474ADC895431A27CDE4BDB"/>
    <w:rsid w:val="0038584A"/>
  </w:style>
  <w:style w:type="paragraph" w:customStyle="1" w:styleId="4269DCA7230446BFBA0E0107A286FFC8">
    <w:name w:val="4269DCA7230446BFBA0E0107A286FFC8"/>
    <w:rsid w:val="0038584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900</Words>
  <Characters>27930</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20T09:16:00Z</dcterms:created>
  <dcterms:modified xsi:type="dcterms:W3CDTF">2019-11-20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Msl5D1gP"/&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